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341F" w:rsidRPr="00997650" w:rsidRDefault="00997650" w:rsidP="00997650">
      <w:pPr>
        <w:jc w:val="center"/>
        <w:rPr>
          <w:b/>
          <w:sz w:val="28"/>
        </w:rPr>
      </w:pPr>
      <w:r w:rsidRPr="00997650">
        <w:rPr>
          <w:b/>
          <w:sz w:val="28"/>
        </w:rPr>
        <w:t xml:space="preserve">Effects of lemur species </w:t>
      </w:r>
      <w:r w:rsidRPr="00385B05">
        <w:rPr>
          <w:b/>
          <w:sz w:val="28"/>
          <w:lang w:val="en-GB"/>
        </w:rPr>
        <w:t>behavio</w:t>
      </w:r>
      <w:r w:rsidR="00385B05" w:rsidRPr="00385B05">
        <w:rPr>
          <w:b/>
          <w:sz w:val="28"/>
          <w:lang w:val="en-GB"/>
        </w:rPr>
        <w:t>u</w:t>
      </w:r>
      <w:r w:rsidRPr="00385B05">
        <w:rPr>
          <w:b/>
          <w:sz w:val="28"/>
          <w:lang w:val="en-GB"/>
        </w:rPr>
        <w:t>r</w:t>
      </w:r>
      <w:r w:rsidRPr="00997650">
        <w:rPr>
          <w:b/>
          <w:sz w:val="28"/>
        </w:rPr>
        <w:t xml:space="preserve"> on the distribution of their host-plants</w:t>
      </w:r>
    </w:p>
    <w:p w:rsidR="00997650" w:rsidRPr="00BC2FA1" w:rsidRDefault="00997650" w:rsidP="00997650">
      <w:pPr>
        <w:jc w:val="center"/>
      </w:pPr>
    </w:p>
    <w:p w:rsidR="00997650" w:rsidRPr="00997650" w:rsidRDefault="00997650" w:rsidP="00997650">
      <w:pPr>
        <w:jc w:val="center"/>
        <w:rPr>
          <w:lang w:val="fr-FR"/>
        </w:rPr>
      </w:pPr>
      <w:r w:rsidRPr="00997650">
        <w:rPr>
          <w:lang w:val="fr-FR"/>
        </w:rPr>
        <w:t xml:space="preserve">Onja H. </w:t>
      </w:r>
      <w:proofErr w:type="spellStart"/>
      <w:r w:rsidRPr="00997650">
        <w:rPr>
          <w:lang w:val="fr-FR"/>
        </w:rPr>
        <w:t>Razafindratssima</w:t>
      </w:r>
      <w:proofErr w:type="spellEnd"/>
    </w:p>
    <w:p w:rsidR="00997650" w:rsidRPr="00BC2FA1" w:rsidRDefault="00997650" w:rsidP="00997650">
      <w:pPr>
        <w:jc w:val="center"/>
        <w:rPr>
          <w:lang w:val="fr-FR"/>
        </w:rPr>
      </w:pPr>
      <w:r w:rsidRPr="00BC2FA1">
        <w:rPr>
          <w:lang w:val="fr-FR"/>
        </w:rPr>
        <w:t>onja@rice.edu</w:t>
      </w:r>
    </w:p>
    <w:p w:rsidR="00997650" w:rsidRPr="00997650" w:rsidRDefault="00997650" w:rsidP="00997650">
      <w:pPr>
        <w:jc w:val="center"/>
      </w:pPr>
      <w:r w:rsidRPr="00997650">
        <w:t>Ecology and Evolutionary Biology</w:t>
      </w:r>
    </w:p>
    <w:p w:rsidR="00997650" w:rsidRDefault="00997650" w:rsidP="00997650">
      <w:pPr>
        <w:jc w:val="center"/>
      </w:pPr>
      <w:r>
        <w:t>Rice University</w:t>
      </w:r>
    </w:p>
    <w:p w:rsidR="00997650" w:rsidRDefault="00997650" w:rsidP="00997650">
      <w:pPr>
        <w:jc w:val="center"/>
      </w:pPr>
      <w:r>
        <w:t>6100 Main St. MS 170</w:t>
      </w:r>
    </w:p>
    <w:p w:rsidR="00997650" w:rsidRDefault="00997650" w:rsidP="00997650">
      <w:pPr>
        <w:jc w:val="center"/>
      </w:pPr>
      <w:r>
        <w:t>Houston, TX 77005</w:t>
      </w:r>
    </w:p>
    <w:p w:rsidR="00997650" w:rsidRDefault="00997650" w:rsidP="00997650">
      <w:pPr>
        <w:jc w:val="center"/>
      </w:pPr>
      <w:r>
        <w:t>USA</w:t>
      </w:r>
    </w:p>
    <w:p w:rsidR="00997650" w:rsidRDefault="00997650" w:rsidP="00997650">
      <w:pPr>
        <w:jc w:val="center"/>
      </w:pPr>
    </w:p>
    <w:p w:rsidR="00997650" w:rsidRDefault="00997650" w:rsidP="00997650">
      <w:pPr>
        <w:jc w:val="center"/>
        <w:rPr>
          <w:i/>
        </w:rPr>
      </w:pPr>
      <w:r>
        <w:rPr>
          <w:i/>
        </w:rPr>
        <w:t>Awarded a PSGB grant in May 2010</w:t>
      </w:r>
    </w:p>
    <w:p w:rsidR="00997650" w:rsidRDefault="00997650" w:rsidP="00997650">
      <w:pPr>
        <w:jc w:val="center"/>
        <w:rPr>
          <w:i/>
        </w:rPr>
      </w:pPr>
    </w:p>
    <w:p w:rsidR="00997650" w:rsidRDefault="00997650"/>
    <w:p w:rsidR="00997650" w:rsidRPr="00997650" w:rsidRDefault="00997650" w:rsidP="00997650">
      <w:pPr>
        <w:jc w:val="center"/>
        <w:rPr>
          <w:b/>
          <w:sz w:val="28"/>
        </w:rPr>
      </w:pPr>
      <w:r w:rsidRPr="00997650">
        <w:rPr>
          <w:b/>
          <w:sz w:val="28"/>
        </w:rPr>
        <w:t>Abstract</w:t>
      </w:r>
    </w:p>
    <w:p w:rsidR="00997650" w:rsidRDefault="00997650">
      <w:pPr>
        <w:rPr>
          <w:b/>
        </w:rPr>
      </w:pPr>
    </w:p>
    <w:p w:rsidR="00517185" w:rsidRDefault="00997650" w:rsidP="00997650">
      <w:pPr>
        <w:spacing w:line="360" w:lineRule="auto"/>
      </w:pPr>
      <w:r>
        <w:t xml:space="preserve">Most primates in tropical forests are </w:t>
      </w:r>
      <w:proofErr w:type="spellStart"/>
      <w:r>
        <w:t>frugivorous</w:t>
      </w:r>
      <w:proofErr w:type="spellEnd"/>
      <w:r>
        <w:t xml:space="preserve"> and play </w:t>
      </w:r>
      <w:r w:rsidR="00385B05">
        <w:t xml:space="preserve">a </w:t>
      </w:r>
      <w:r>
        <w:t>fundamental role as seed dispersers of many plant communities. Thus, assessing their mutualistic interactions with their host plants is crucial for our understanding of their contribution to tree recruitment, and their role in forest restoration and regeneration</w:t>
      </w:r>
      <w:r w:rsidR="00CB0133">
        <w:t xml:space="preserve">. Such research objective has taken on </w:t>
      </w:r>
      <w:r w:rsidR="00385B05">
        <w:t>urgency</w:t>
      </w:r>
      <w:r w:rsidR="00CB0133">
        <w:t xml:space="preserve"> as a result of the global increasing decline in the populations of </w:t>
      </w:r>
      <w:proofErr w:type="spellStart"/>
      <w:r w:rsidR="00CB0133">
        <w:t>frugivorous</w:t>
      </w:r>
      <w:proofErr w:type="spellEnd"/>
      <w:r w:rsidR="00CB0133">
        <w:t xml:space="preserve"> </w:t>
      </w:r>
      <w:r>
        <w:t>primate</w:t>
      </w:r>
      <w:r w:rsidR="00385B05">
        <w:t>s</w:t>
      </w:r>
      <w:r w:rsidR="00CB0133">
        <w:t xml:space="preserve"> due to</w:t>
      </w:r>
      <w:r>
        <w:t xml:space="preserve"> habitat loss and fragmentation. </w:t>
      </w:r>
      <w:r w:rsidR="00996A55">
        <w:rPr>
          <w:rFonts w:cs="Times New Roman"/>
          <w:szCs w:val="24"/>
        </w:rPr>
        <w:t>Understanding how multiple sympatric dispersers differentially affect the spatial patterns of dispersal and recruitment of their shared host-plant</w:t>
      </w:r>
      <w:r w:rsidR="00996A55" w:rsidRPr="00A17F0C">
        <w:rPr>
          <w:rFonts w:cs="Times New Roman"/>
          <w:szCs w:val="24"/>
        </w:rPr>
        <w:t xml:space="preserve"> can</w:t>
      </w:r>
      <w:r w:rsidR="00996A55">
        <w:rPr>
          <w:rFonts w:cs="Times New Roman"/>
          <w:szCs w:val="24"/>
        </w:rPr>
        <w:t xml:space="preserve"> also</w:t>
      </w:r>
      <w:r w:rsidR="00996A55" w:rsidRPr="00A17F0C">
        <w:rPr>
          <w:rFonts w:cs="Times New Roman"/>
          <w:szCs w:val="24"/>
        </w:rPr>
        <w:t xml:space="preserve"> shed light </w:t>
      </w:r>
      <w:r w:rsidR="00996A55">
        <w:rPr>
          <w:rFonts w:cs="Times New Roman"/>
          <w:szCs w:val="24"/>
        </w:rPr>
        <w:t xml:space="preserve">on the potential effects of the decline or loss of these species on the ecosystem. </w:t>
      </w:r>
      <w:r>
        <w:t xml:space="preserve">The </w:t>
      </w:r>
      <w:r w:rsidR="00C507B0">
        <w:t xml:space="preserve">main goal of this study was to assess the overall effectiveness of three Malagasy primates </w:t>
      </w:r>
      <w:r w:rsidR="00E96F6B">
        <w:t>(</w:t>
      </w:r>
      <w:proofErr w:type="spellStart"/>
      <w:r w:rsidR="00E96F6B">
        <w:rPr>
          <w:i/>
        </w:rPr>
        <w:t>Eulemur</w:t>
      </w:r>
      <w:proofErr w:type="spellEnd"/>
      <w:r w:rsidR="00E96F6B">
        <w:rPr>
          <w:i/>
        </w:rPr>
        <w:t xml:space="preserve"> </w:t>
      </w:r>
      <w:proofErr w:type="spellStart"/>
      <w:r w:rsidR="00E96F6B">
        <w:rPr>
          <w:i/>
        </w:rPr>
        <w:t>rufifrons</w:t>
      </w:r>
      <w:proofErr w:type="spellEnd"/>
      <w:r w:rsidR="00E96F6B">
        <w:rPr>
          <w:i/>
        </w:rPr>
        <w:t xml:space="preserve">, </w:t>
      </w:r>
      <w:proofErr w:type="spellStart"/>
      <w:r w:rsidR="00E96F6B">
        <w:rPr>
          <w:i/>
        </w:rPr>
        <w:t>Eulemur</w:t>
      </w:r>
      <w:proofErr w:type="spellEnd"/>
      <w:r w:rsidR="00E96F6B">
        <w:rPr>
          <w:i/>
        </w:rPr>
        <w:t xml:space="preserve"> </w:t>
      </w:r>
      <w:proofErr w:type="spellStart"/>
      <w:r w:rsidR="00E96F6B">
        <w:rPr>
          <w:i/>
        </w:rPr>
        <w:t>rubriventer</w:t>
      </w:r>
      <w:proofErr w:type="spellEnd"/>
      <w:r w:rsidR="00E96F6B">
        <w:rPr>
          <w:i/>
        </w:rPr>
        <w:t xml:space="preserve"> </w:t>
      </w:r>
      <w:r w:rsidR="00E96F6B">
        <w:t xml:space="preserve">and </w:t>
      </w:r>
      <w:proofErr w:type="spellStart"/>
      <w:r w:rsidR="00E96F6B">
        <w:rPr>
          <w:i/>
        </w:rPr>
        <w:t>Varecia</w:t>
      </w:r>
      <w:proofErr w:type="spellEnd"/>
      <w:r w:rsidR="00E96F6B">
        <w:rPr>
          <w:i/>
        </w:rPr>
        <w:t xml:space="preserve"> </w:t>
      </w:r>
      <w:proofErr w:type="spellStart"/>
      <w:r w:rsidR="00E96F6B">
        <w:rPr>
          <w:i/>
        </w:rPr>
        <w:t>variegata</w:t>
      </w:r>
      <w:proofErr w:type="spellEnd"/>
      <w:r w:rsidR="00E96F6B">
        <w:rPr>
          <w:i/>
        </w:rPr>
        <w:t xml:space="preserve"> </w:t>
      </w:r>
      <w:proofErr w:type="spellStart"/>
      <w:r w:rsidR="00E96F6B">
        <w:rPr>
          <w:i/>
        </w:rPr>
        <w:t>editorum</w:t>
      </w:r>
      <w:proofErr w:type="spellEnd"/>
      <w:r w:rsidR="00E96F6B">
        <w:t xml:space="preserve">) </w:t>
      </w:r>
      <w:r w:rsidR="00C507B0">
        <w:t xml:space="preserve">in the rainforest of Ranomafana National Park as seed dispersers, by examining the impacts of their </w:t>
      </w:r>
      <w:r w:rsidR="00C507B0" w:rsidRPr="00385B05">
        <w:rPr>
          <w:lang w:val="en-GB"/>
        </w:rPr>
        <w:t>behavio</w:t>
      </w:r>
      <w:r w:rsidR="00385B05" w:rsidRPr="00385B05">
        <w:rPr>
          <w:lang w:val="en-GB"/>
        </w:rPr>
        <w:t>u</w:t>
      </w:r>
      <w:r w:rsidR="00C507B0" w:rsidRPr="00385B05">
        <w:rPr>
          <w:lang w:val="en-GB"/>
        </w:rPr>
        <w:t>r</w:t>
      </w:r>
      <w:r w:rsidR="00C507B0">
        <w:t xml:space="preserve"> and habitat use on seed dispersal</w:t>
      </w:r>
      <w:r w:rsidR="00154BBE">
        <w:t>,</w:t>
      </w:r>
      <w:r w:rsidR="00C507B0">
        <w:t xml:space="preserve"> and their contribution to the recruitment of their host-plant</w:t>
      </w:r>
      <w:r w:rsidR="00BC2FA1">
        <w:t>s</w:t>
      </w:r>
      <w:r w:rsidR="00C507B0">
        <w:t xml:space="preserve">. </w:t>
      </w:r>
      <w:r w:rsidR="00E96F6B">
        <w:t xml:space="preserve">In Madagascar, understanding the roles of lemur dispersers is especially critical given that up to 94% of lemurs are currently threatened with extinction </w:t>
      </w:r>
      <w:r w:rsidR="00E96F6B">
        <w:fldChar w:fldCharType="begin"/>
      </w:r>
      <w:r w:rsidR="00E96F6B">
        <w:instrText xml:space="preserve"> ADDIN EN.CITE &lt;EndNote&gt;&lt;Cite&gt;&lt;Author&gt;Schwitzer&lt;/Author&gt;&lt;Year&gt;2013&lt;/Year&gt;&lt;RecNum&gt;87&lt;/RecNum&gt;&lt;DisplayText&gt;[Schwitzer et al., 2013]&lt;/DisplayText&gt;&lt;record&gt;&lt;rec-number&gt;87&lt;/rec-number&gt;&lt;foreign-keys&gt;&lt;key app="EN" db-id="dtrexs0flxz5eqefva55ada29p5pe09s5xvt"&gt;87&lt;/key&gt;&lt;/foreign-keys&gt;&lt;ref-type name="Book"&gt;6&lt;/ref-type&gt;&lt;contributors&gt;&lt;authors&gt;&lt;author&gt;Schwitzer, C.&lt;/author&gt;&lt;author&gt;Mittermeier, R.&lt;/author&gt;&lt;author&gt;Davies, N.&lt;/author&gt;&lt;author&gt;Johnson, S. E.&lt;/author&gt;&lt;author&gt;Ratsimbazafy, J&lt;/author&gt;&lt;author&gt;Razafindramanana, J.&lt;/author&gt;&lt;author&gt;Louis, E. E.&lt;/author&gt;&lt;author&gt;Rajaobelina, S.&lt;/author&gt;&lt;/authors&gt;&lt;/contributors&gt;&lt;titles&gt;&lt;title&gt;Lemurs of Madagascar: A strategy for their conservation 2013-2016&lt;/title&gt;&lt;/titles&gt;&lt;dates&gt;&lt;year&gt;2013&lt;/year&gt;&lt;/dates&gt;&lt;pub-location&gt;Bristol, UK&lt;/pub-location&gt;&lt;publisher&gt;IUCN SSC Primate Specialist Group, Bristol Conservation and Scienec Foundation, and Conservation International&lt;/publisher&gt;&lt;urls&gt;&lt;/urls&gt;&lt;/record&gt;&lt;/Cite&gt;&lt;/EndNote&gt;</w:instrText>
      </w:r>
      <w:r w:rsidR="00E96F6B">
        <w:fldChar w:fldCharType="separate"/>
      </w:r>
      <w:r w:rsidR="00E96F6B">
        <w:rPr>
          <w:noProof/>
        </w:rPr>
        <w:t>[</w:t>
      </w:r>
      <w:hyperlink w:anchor="_ENREF_2" w:tooltip="Schwitzer, 2013 #87" w:history="1">
        <w:r w:rsidR="00FE3915">
          <w:rPr>
            <w:noProof/>
          </w:rPr>
          <w:t>Schwitzer et al., 2013</w:t>
        </w:r>
      </w:hyperlink>
      <w:r w:rsidR="00E96F6B">
        <w:rPr>
          <w:noProof/>
        </w:rPr>
        <w:t>]</w:t>
      </w:r>
      <w:r w:rsidR="00E96F6B">
        <w:fldChar w:fldCharType="end"/>
      </w:r>
      <w:r w:rsidR="00E96F6B">
        <w:t xml:space="preserve"> and they are considered to be key dispersers in Malagasy forests. </w:t>
      </w:r>
      <w:r w:rsidR="00154BBE">
        <w:t>In addition</w:t>
      </w:r>
      <w:r w:rsidR="00E96F6B">
        <w:t xml:space="preserve">, the frugivorous bird and bat communities in Madagascar’s forests are </w:t>
      </w:r>
      <w:proofErr w:type="spellStart"/>
      <w:r w:rsidR="00E96F6B">
        <w:t>depauperate</w:t>
      </w:r>
      <w:proofErr w:type="spellEnd"/>
      <w:r w:rsidR="00E96F6B">
        <w:t>, and thus lemurs may play a keystone role as seed dispersers for a large proportion of trees in the forest.</w:t>
      </w:r>
      <w:r w:rsidR="00154BBE">
        <w:t xml:space="preserve"> Working with local guides who are familiar with the local </w:t>
      </w:r>
      <w:r w:rsidR="00996A55">
        <w:t xml:space="preserve">fauna and </w:t>
      </w:r>
      <w:r w:rsidR="00154BBE">
        <w:t xml:space="preserve">flora, we collected </w:t>
      </w:r>
      <w:r w:rsidR="00996A55">
        <w:t>a year</w:t>
      </w:r>
      <w:r w:rsidR="00385B05">
        <w:t xml:space="preserve"> of</w:t>
      </w:r>
      <w:r w:rsidR="00996A55">
        <w:t xml:space="preserve"> </w:t>
      </w:r>
      <w:r w:rsidR="00154BBE">
        <w:t xml:space="preserve">data on lemur feeding, </w:t>
      </w:r>
      <w:r w:rsidR="00BC2FA1">
        <w:t xml:space="preserve">defecation </w:t>
      </w:r>
      <w:r w:rsidR="00996A55">
        <w:t xml:space="preserve">and </w:t>
      </w:r>
      <w:r w:rsidR="00154BBE">
        <w:t>movement</w:t>
      </w:r>
      <w:r w:rsidR="00996A55">
        <w:t xml:space="preserve">. </w:t>
      </w:r>
      <w:r w:rsidR="00FE3915">
        <w:t xml:space="preserve">We also </w:t>
      </w:r>
      <w:r w:rsidR="00E62A2D">
        <w:t>conducted</w:t>
      </w:r>
      <w:r w:rsidR="00BC2FA1">
        <w:t xml:space="preserve"> a</w:t>
      </w:r>
      <w:r w:rsidR="00E62A2D">
        <w:t xml:space="preserve"> 3</w:t>
      </w:r>
      <w:r w:rsidR="00FE3915">
        <w:t xml:space="preserve">-yr recruitment experiment to assess the contributions of each lemur species </w:t>
      </w:r>
      <w:r w:rsidR="00E62A2D">
        <w:t xml:space="preserve">to the recruitment of their host-plants relative to their habitat use and seed-dispersal patterns. </w:t>
      </w:r>
      <w:r w:rsidR="00996A55">
        <w:rPr>
          <w:noProof/>
          <w:szCs w:val="24"/>
          <w:lang w:val="en-GB"/>
        </w:rPr>
        <w:t>Results of the first part of this study are</w:t>
      </w:r>
      <w:r w:rsidR="00BC2FA1">
        <w:rPr>
          <w:noProof/>
          <w:szCs w:val="24"/>
          <w:lang w:val="en-GB"/>
        </w:rPr>
        <w:t xml:space="preserve"> currently published in the jou</w:t>
      </w:r>
      <w:r w:rsidR="00996A55">
        <w:rPr>
          <w:noProof/>
          <w:szCs w:val="24"/>
          <w:lang w:val="en-GB"/>
        </w:rPr>
        <w:t>r</w:t>
      </w:r>
      <w:r w:rsidR="00BC2FA1">
        <w:rPr>
          <w:noProof/>
          <w:szCs w:val="24"/>
          <w:lang w:val="en-GB"/>
        </w:rPr>
        <w:t>n</w:t>
      </w:r>
      <w:r w:rsidR="00996A55">
        <w:rPr>
          <w:noProof/>
          <w:szCs w:val="24"/>
          <w:lang w:val="en-GB"/>
        </w:rPr>
        <w:t xml:space="preserve">al </w:t>
      </w:r>
      <w:r w:rsidR="00996A55">
        <w:rPr>
          <w:i/>
          <w:noProof/>
          <w:szCs w:val="24"/>
          <w:lang w:val="en-GB"/>
        </w:rPr>
        <w:lastRenderedPageBreak/>
        <w:t xml:space="preserve">American Jounral of Primatology </w:t>
      </w:r>
      <w:r w:rsidR="00996A55">
        <w:rPr>
          <w:noProof/>
          <w:szCs w:val="24"/>
          <w:lang w:val="en-GB"/>
        </w:rPr>
        <w:fldChar w:fldCharType="begin"/>
      </w:r>
      <w:r w:rsidR="00996A55">
        <w:rPr>
          <w:noProof/>
          <w:szCs w:val="24"/>
          <w:lang w:val="en-GB"/>
        </w:rPr>
        <w:instrText xml:space="preserve"> ADDIN EN.CITE &lt;EndNote&gt;&lt;Cite&gt;&lt;Author&gt;Razafindratsima&lt;/Author&gt;&lt;Year&gt;2014&lt;/Year&gt;&lt;RecNum&gt;52&lt;/RecNum&gt;&lt;DisplayText&gt;[Razafindratsima et al., 2014]&lt;/DisplayText&gt;&lt;record&gt;&lt;rec-number&gt;52&lt;/rec-number&gt;&lt;foreign-keys&gt;&lt;key app="EN" db-id="dtrexs0flxz5eqefva55ada29p5pe09s5xvt"&gt;52&lt;/key&gt;&lt;/foreign-keys&gt;&lt;ref-type name="Journal Article"&gt;17&lt;/ref-type&gt;&lt;contributors&gt;&lt;authors&gt;&lt;author&gt;Razafindratsima, O.H.&lt;/author&gt;&lt;author&gt;Jones, T.A.&lt;/author&gt;&lt;author&gt;Dunham, A. E.&lt;/author&gt;&lt;/authors&gt;&lt;/contributors&gt;&lt;titles&gt;&lt;title&gt;Patterns of movement and seed dispersal by three lemur species&lt;/title&gt;&lt;secondary-title&gt;Am J Primatol&lt;/secondary-title&gt;&lt;/titles&gt;&lt;periodical&gt;&lt;full-title&gt;Am J Primatol&lt;/full-title&gt;&lt;/periodical&gt;&lt;pages&gt;84-96&lt;/pages&gt;&lt;volume&gt;76&lt;/volume&gt;&lt;dates&gt;&lt;year&gt;2014&lt;/year&gt;&lt;/dates&gt;&lt;urls&gt;&lt;/urls&gt;&lt;/record&gt;&lt;/Cite&gt;&lt;/EndNote&gt;</w:instrText>
      </w:r>
      <w:r w:rsidR="00996A55">
        <w:rPr>
          <w:noProof/>
          <w:szCs w:val="24"/>
          <w:lang w:val="en-GB"/>
        </w:rPr>
        <w:fldChar w:fldCharType="separate"/>
      </w:r>
      <w:r w:rsidR="00996A55">
        <w:rPr>
          <w:noProof/>
          <w:szCs w:val="24"/>
          <w:lang w:val="en-GB"/>
        </w:rPr>
        <w:t>[</w:t>
      </w:r>
      <w:hyperlink w:anchor="_ENREF_1" w:tooltip="Razafindratsima, 2014 #52" w:history="1">
        <w:r w:rsidR="00FE3915">
          <w:rPr>
            <w:noProof/>
            <w:szCs w:val="24"/>
            <w:lang w:val="en-GB"/>
          </w:rPr>
          <w:t>Razafindratsima et al., 2014</w:t>
        </w:r>
      </w:hyperlink>
      <w:r w:rsidR="00996A55">
        <w:rPr>
          <w:noProof/>
          <w:szCs w:val="24"/>
          <w:lang w:val="en-GB"/>
        </w:rPr>
        <w:t>]</w:t>
      </w:r>
      <w:r w:rsidR="00996A55">
        <w:rPr>
          <w:noProof/>
          <w:szCs w:val="24"/>
          <w:lang w:val="en-GB"/>
        </w:rPr>
        <w:fldChar w:fldCharType="end"/>
      </w:r>
      <w:r w:rsidR="00D71D54">
        <w:rPr>
          <w:noProof/>
          <w:szCs w:val="24"/>
          <w:lang w:val="en-GB"/>
        </w:rPr>
        <w:t>. Data show that these three lemur species deposited a majority of their consumed seeds at a distance &lt; 100 m away from conspecific adult trees, and long-distance</w:t>
      </w:r>
      <w:r w:rsidR="00FE3915">
        <w:rPr>
          <w:noProof/>
          <w:szCs w:val="24"/>
          <w:lang w:val="en-GB"/>
        </w:rPr>
        <w:t>s of</w:t>
      </w:r>
      <w:r w:rsidR="00D71D54">
        <w:rPr>
          <w:noProof/>
          <w:szCs w:val="24"/>
          <w:lang w:val="en-GB"/>
        </w:rPr>
        <w:t xml:space="preserve"> seed disperrsal </w:t>
      </w:r>
      <w:r w:rsidR="00FE3915">
        <w:rPr>
          <w:noProof/>
          <w:szCs w:val="24"/>
          <w:lang w:val="en-GB"/>
        </w:rPr>
        <w:t>were rare. They had shorter seed-dispersal distance</w:t>
      </w:r>
      <w:r w:rsidR="00385B05">
        <w:rPr>
          <w:noProof/>
          <w:szCs w:val="24"/>
          <w:lang w:val="en-GB"/>
        </w:rPr>
        <w:t>s</w:t>
      </w:r>
      <w:r w:rsidR="00FE3915">
        <w:rPr>
          <w:noProof/>
          <w:szCs w:val="24"/>
          <w:lang w:val="en-GB"/>
        </w:rPr>
        <w:t xml:space="preserve"> compared to similar-sized primate species in other tropical regions. Also, they differed in t</w:t>
      </w:r>
      <w:r w:rsidR="00385B05">
        <w:rPr>
          <w:noProof/>
          <w:szCs w:val="24"/>
          <w:lang w:val="en-GB"/>
        </w:rPr>
        <w:t>h</w:t>
      </w:r>
      <w:r w:rsidR="00FE3915">
        <w:rPr>
          <w:noProof/>
          <w:szCs w:val="24"/>
          <w:lang w:val="en-GB"/>
        </w:rPr>
        <w:t>e way they moved through their habitats</w:t>
      </w:r>
      <w:r w:rsidR="00385B05">
        <w:rPr>
          <w:noProof/>
          <w:szCs w:val="24"/>
          <w:lang w:val="en-GB"/>
        </w:rPr>
        <w:t>,</w:t>
      </w:r>
      <w:r w:rsidR="00FE3915">
        <w:rPr>
          <w:noProof/>
          <w:szCs w:val="24"/>
          <w:lang w:val="en-GB"/>
        </w:rPr>
        <w:t xml:space="preserve"> resulting in differenc patterns of seed dispersion. </w:t>
      </w:r>
      <w:r w:rsidR="00154BBE">
        <w:rPr>
          <w:szCs w:val="24"/>
        </w:rPr>
        <w:t>Va</w:t>
      </w:r>
      <w:r w:rsidR="00154BBE" w:rsidRPr="00A17F0C">
        <w:rPr>
          <w:szCs w:val="24"/>
        </w:rPr>
        <w:t>riation in dispersal effectiveness may have critical effects on plant demography</w:t>
      </w:r>
      <w:r w:rsidR="00154BBE">
        <w:rPr>
          <w:szCs w:val="24"/>
        </w:rPr>
        <w:t>,</w:t>
      </w:r>
      <w:r w:rsidR="00154BBE" w:rsidRPr="00A17F0C">
        <w:rPr>
          <w:szCs w:val="24"/>
        </w:rPr>
        <w:t xml:space="preserve"> population dynamics</w:t>
      </w:r>
      <w:r w:rsidR="00154BBE">
        <w:rPr>
          <w:szCs w:val="24"/>
        </w:rPr>
        <w:t xml:space="preserve"> and community structure. </w:t>
      </w:r>
      <w:r w:rsidR="00154BBE">
        <w:rPr>
          <w:noProof/>
          <w:szCs w:val="24"/>
          <w:lang w:val="en-GB"/>
        </w:rPr>
        <w:t>Further analyses</w:t>
      </w:r>
      <w:r w:rsidR="00385B05">
        <w:rPr>
          <w:noProof/>
          <w:szCs w:val="24"/>
          <w:lang w:val="en-GB"/>
        </w:rPr>
        <w:t>,</w:t>
      </w:r>
      <w:r w:rsidR="00154BBE">
        <w:rPr>
          <w:noProof/>
          <w:szCs w:val="24"/>
          <w:lang w:val="en-GB"/>
        </w:rPr>
        <w:t xml:space="preserve"> </w:t>
      </w:r>
      <w:r w:rsidR="00E62A2D">
        <w:rPr>
          <w:noProof/>
          <w:szCs w:val="24"/>
          <w:lang w:val="en-GB"/>
        </w:rPr>
        <w:t>including a demographic model</w:t>
      </w:r>
      <w:r w:rsidR="00385B05">
        <w:rPr>
          <w:noProof/>
          <w:szCs w:val="24"/>
          <w:lang w:val="en-GB"/>
        </w:rPr>
        <w:t>,</w:t>
      </w:r>
      <w:r w:rsidR="00E62A2D">
        <w:rPr>
          <w:noProof/>
          <w:szCs w:val="24"/>
          <w:lang w:val="en-GB"/>
        </w:rPr>
        <w:t xml:space="preserve"> </w:t>
      </w:r>
      <w:r w:rsidR="00154BBE">
        <w:rPr>
          <w:noProof/>
          <w:szCs w:val="24"/>
          <w:lang w:val="en-GB"/>
        </w:rPr>
        <w:t xml:space="preserve">are currently in process to explore how they also vary in </w:t>
      </w:r>
      <w:r w:rsidR="00E62A2D">
        <w:rPr>
          <w:noProof/>
          <w:szCs w:val="24"/>
          <w:lang w:val="en-GB"/>
        </w:rPr>
        <w:t xml:space="preserve">their </w:t>
      </w:r>
      <w:r w:rsidR="00154BBE">
        <w:rPr>
          <w:noProof/>
          <w:szCs w:val="24"/>
          <w:lang w:val="en-GB"/>
        </w:rPr>
        <w:t>qualitative effects on the recruitment of their host-plants.</w:t>
      </w:r>
      <w:bookmarkStart w:id="0" w:name="_GoBack"/>
      <w:bookmarkEnd w:id="0"/>
    </w:p>
    <w:p w:rsidR="002B57E3" w:rsidRDefault="002B57E3" w:rsidP="00997650">
      <w:pPr>
        <w:spacing w:line="360" w:lineRule="auto"/>
      </w:pPr>
      <w:r>
        <w:t xml:space="preserve"> </w:t>
      </w:r>
    </w:p>
    <w:p w:rsidR="002B57E3" w:rsidRPr="00FE3915" w:rsidRDefault="00517185" w:rsidP="00997650">
      <w:pPr>
        <w:spacing w:line="360" w:lineRule="auto"/>
        <w:rPr>
          <w:b/>
        </w:rPr>
      </w:pPr>
      <w:r w:rsidRPr="00FE3915">
        <w:rPr>
          <w:b/>
        </w:rPr>
        <w:t>Literature cited</w:t>
      </w:r>
    </w:p>
    <w:p w:rsidR="00FE3915" w:rsidRPr="00FE3915" w:rsidRDefault="002B57E3" w:rsidP="00385B05">
      <w:pPr>
        <w:spacing w:line="360" w:lineRule="auto"/>
        <w:ind w:left="420" w:hanging="420"/>
        <w:rPr>
          <w:rFonts w:cs="Times New Roman"/>
          <w:noProof/>
        </w:rPr>
      </w:pPr>
      <w:r>
        <w:fldChar w:fldCharType="begin"/>
      </w:r>
      <w:r>
        <w:instrText xml:space="preserve"> ADDIN EN.REFLIST </w:instrText>
      </w:r>
      <w:r>
        <w:fldChar w:fldCharType="separate"/>
      </w:r>
      <w:bookmarkStart w:id="1" w:name="_ENREF_1"/>
      <w:r w:rsidR="00FE3915" w:rsidRPr="00FE3915">
        <w:rPr>
          <w:rFonts w:cs="Times New Roman"/>
          <w:noProof/>
        </w:rPr>
        <w:t xml:space="preserve">Razafindratsima OH, Jones TA, Dunham AE (2014). Patterns of movement and seed dispersal by three lemur species. </w:t>
      </w:r>
      <w:r w:rsidR="00FE3915" w:rsidRPr="00FE3915">
        <w:rPr>
          <w:rFonts w:cs="Times New Roman"/>
          <w:i/>
          <w:noProof/>
        </w:rPr>
        <w:t>Am J Primatol</w:t>
      </w:r>
      <w:r w:rsidR="00FE3915" w:rsidRPr="00FE3915">
        <w:rPr>
          <w:rFonts w:cs="Times New Roman"/>
          <w:noProof/>
        </w:rPr>
        <w:t xml:space="preserve"> 76: 84-96.</w:t>
      </w:r>
      <w:bookmarkEnd w:id="1"/>
    </w:p>
    <w:p w:rsidR="00FE3915" w:rsidRDefault="00FE3915" w:rsidP="00385B05">
      <w:pPr>
        <w:spacing w:line="360" w:lineRule="auto"/>
        <w:ind w:left="420" w:hanging="420"/>
        <w:rPr>
          <w:rFonts w:cs="Times New Roman"/>
          <w:noProof/>
        </w:rPr>
      </w:pPr>
      <w:bookmarkStart w:id="2" w:name="_ENREF_2"/>
      <w:r w:rsidRPr="00FE3915">
        <w:rPr>
          <w:rFonts w:cs="Times New Roman"/>
          <w:noProof/>
        </w:rPr>
        <w:t xml:space="preserve">Schwitzer C, Mittermeier R, Davies N, Johnson SE, Ratsimbazafy J, Razafindramanana J, Louis EE, Rajaobelina S (2013). </w:t>
      </w:r>
      <w:r w:rsidR="00385B05">
        <w:rPr>
          <w:rFonts w:cs="Times New Roman"/>
          <w:i/>
          <w:noProof/>
        </w:rPr>
        <w:t>Lemurs of M</w:t>
      </w:r>
      <w:r w:rsidRPr="00FE3915">
        <w:rPr>
          <w:rFonts w:cs="Times New Roman"/>
          <w:i/>
          <w:noProof/>
        </w:rPr>
        <w:t>adagascar: A strategy for their conservation 2013-2016</w:t>
      </w:r>
      <w:r w:rsidRPr="00FE3915">
        <w:rPr>
          <w:rFonts w:cs="Times New Roman"/>
          <w:noProof/>
        </w:rPr>
        <w:t>. Bristol, UK, IUCN SSC Primate Specialist Group, Bristol Conservation and Scienec Foundation, and Conservation International.</w:t>
      </w:r>
      <w:bookmarkEnd w:id="2"/>
    </w:p>
    <w:p w:rsidR="00385B05" w:rsidRPr="00FE3915" w:rsidRDefault="00385B05" w:rsidP="00385B05">
      <w:pPr>
        <w:spacing w:line="360" w:lineRule="auto"/>
        <w:ind w:left="420" w:hanging="420"/>
        <w:jc w:val="center"/>
        <w:rPr>
          <w:rFonts w:cs="Times New Roman"/>
          <w:noProof/>
        </w:rPr>
      </w:pPr>
    </w:p>
    <w:p w:rsidR="00FE3915" w:rsidRDefault="00385B05" w:rsidP="00385B05">
      <w:pPr>
        <w:spacing w:line="360" w:lineRule="auto"/>
        <w:jc w:val="center"/>
        <w:rPr>
          <w:rFonts w:cs="Times New Roman"/>
          <w:noProof/>
        </w:rPr>
      </w:pPr>
      <w:proofErr w:type="spellStart"/>
      <w:r>
        <w:rPr>
          <w:i/>
        </w:rPr>
        <w:t>Varecia</w:t>
      </w:r>
      <w:proofErr w:type="spellEnd"/>
      <w:r>
        <w:rPr>
          <w:i/>
        </w:rPr>
        <w:t xml:space="preserve"> </w:t>
      </w:r>
      <w:proofErr w:type="spellStart"/>
      <w:r>
        <w:rPr>
          <w:i/>
        </w:rPr>
        <w:t>variegata</w:t>
      </w:r>
      <w:proofErr w:type="spellEnd"/>
      <w:r>
        <w:rPr>
          <w:i/>
        </w:rPr>
        <w:t xml:space="preserve"> </w:t>
      </w:r>
      <w:proofErr w:type="spellStart"/>
      <w:r>
        <w:rPr>
          <w:i/>
        </w:rPr>
        <w:t>editorum</w:t>
      </w:r>
      <w:proofErr w:type="spellEnd"/>
    </w:p>
    <w:p w:rsidR="00CB0133" w:rsidRPr="00997650" w:rsidRDefault="00385B05" w:rsidP="00385B05">
      <w:pPr>
        <w:spacing w:line="360" w:lineRule="auto"/>
        <w:jc w:val="center"/>
      </w:pPr>
      <w:r>
        <w:rPr>
          <w:noProof/>
          <w:lang w:val="en-GB" w:eastAsia="en-GB"/>
        </w:rPr>
        <w:drawing>
          <wp:anchor distT="0" distB="0" distL="114300" distR="114300" simplePos="0" relativeHeight="251659264" behindDoc="1" locked="0" layoutInCell="1" allowOverlap="1" wp14:anchorId="127C2B5B" wp14:editId="4097F276">
            <wp:simplePos x="0" y="0"/>
            <wp:positionH relativeFrom="column">
              <wp:posOffset>609600</wp:posOffset>
            </wp:positionH>
            <wp:positionV relativeFrom="paragraph">
              <wp:posOffset>154940</wp:posOffset>
            </wp:positionV>
            <wp:extent cx="5029200" cy="3351530"/>
            <wp:effectExtent l="0" t="0" r="0" b="1270"/>
            <wp:wrapTight wrapText="bothSides">
              <wp:wrapPolygon edited="0">
                <wp:start x="0" y="0"/>
                <wp:lineTo x="0" y="21485"/>
                <wp:lineTo x="21518" y="21485"/>
                <wp:lineTo x="2151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mp;W_lemur_onja Razafindratsima.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29200" cy="3351530"/>
                    </a:xfrm>
                    <a:prstGeom prst="rect">
                      <a:avLst/>
                    </a:prstGeom>
                  </pic:spPr>
                </pic:pic>
              </a:graphicData>
            </a:graphic>
            <wp14:sizeRelH relativeFrom="page">
              <wp14:pctWidth>0</wp14:pctWidth>
            </wp14:sizeRelH>
            <wp14:sizeRelV relativeFrom="page">
              <wp14:pctHeight>0</wp14:pctHeight>
            </wp14:sizeRelV>
          </wp:anchor>
        </w:drawing>
      </w:r>
      <w:r w:rsidR="002B57E3">
        <w:fldChar w:fldCharType="end"/>
      </w:r>
    </w:p>
    <w:sectPr w:rsidR="00CB0133" w:rsidRPr="009976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lia Primatologica&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1&lt;/LineSpacing&gt;&lt;SpaceAfter&gt;0&lt;/SpaceAfter&gt;&lt;HyperlinksEnabled&gt;1&lt;/HyperlinksEnabled&gt;&lt;HyperlinksVisible&gt;0&lt;/HyperlinksVisible&gt;&lt;/ENLayout&gt;"/>
    <w:docVar w:name="EN.Libraries" w:val="&lt;Libraries&gt;&lt;item db-id=&quot;dtrexs0flxz5eqefva55ada29p5pe09s5xvt&quot;&gt;references for microsite&lt;record-ids&gt;&lt;item&gt;52&lt;/item&gt;&lt;item&gt;87&lt;/item&gt;&lt;/record-ids&gt;&lt;/item&gt;&lt;/Libraries&gt;"/>
  </w:docVars>
  <w:rsids>
    <w:rsidRoot w:val="00997650"/>
    <w:rsid w:val="00000473"/>
    <w:rsid w:val="00000A4F"/>
    <w:rsid w:val="000017C3"/>
    <w:rsid w:val="00002BC4"/>
    <w:rsid w:val="00002E24"/>
    <w:rsid w:val="00002E64"/>
    <w:rsid w:val="00003118"/>
    <w:rsid w:val="00003445"/>
    <w:rsid w:val="00003B10"/>
    <w:rsid w:val="00004151"/>
    <w:rsid w:val="00004B51"/>
    <w:rsid w:val="00004FD4"/>
    <w:rsid w:val="00005081"/>
    <w:rsid w:val="00006533"/>
    <w:rsid w:val="0001060B"/>
    <w:rsid w:val="00010DCF"/>
    <w:rsid w:val="000113CF"/>
    <w:rsid w:val="00011E69"/>
    <w:rsid w:val="0001309C"/>
    <w:rsid w:val="000139CE"/>
    <w:rsid w:val="00014574"/>
    <w:rsid w:val="00014615"/>
    <w:rsid w:val="00014A2D"/>
    <w:rsid w:val="0001508D"/>
    <w:rsid w:val="000153D8"/>
    <w:rsid w:val="000169E4"/>
    <w:rsid w:val="00016AFF"/>
    <w:rsid w:val="00017F9E"/>
    <w:rsid w:val="00020244"/>
    <w:rsid w:val="000208CE"/>
    <w:rsid w:val="00021C4E"/>
    <w:rsid w:val="000242AE"/>
    <w:rsid w:val="000245FC"/>
    <w:rsid w:val="00025002"/>
    <w:rsid w:val="00025683"/>
    <w:rsid w:val="000275FB"/>
    <w:rsid w:val="000279CE"/>
    <w:rsid w:val="00030393"/>
    <w:rsid w:val="000304BE"/>
    <w:rsid w:val="0003123D"/>
    <w:rsid w:val="00033770"/>
    <w:rsid w:val="00033A9F"/>
    <w:rsid w:val="00034202"/>
    <w:rsid w:val="00035294"/>
    <w:rsid w:val="000353F7"/>
    <w:rsid w:val="00035497"/>
    <w:rsid w:val="00037FE6"/>
    <w:rsid w:val="00040498"/>
    <w:rsid w:val="000406B3"/>
    <w:rsid w:val="000410A4"/>
    <w:rsid w:val="0004154C"/>
    <w:rsid w:val="00041B47"/>
    <w:rsid w:val="0004201E"/>
    <w:rsid w:val="00042B7E"/>
    <w:rsid w:val="00043584"/>
    <w:rsid w:val="00043CF7"/>
    <w:rsid w:val="00044CD7"/>
    <w:rsid w:val="00044ECC"/>
    <w:rsid w:val="000462ED"/>
    <w:rsid w:val="00046673"/>
    <w:rsid w:val="00047BB0"/>
    <w:rsid w:val="0005019D"/>
    <w:rsid w:val="00050B0A"/>
    <w:rsid w:val="00050D01"/>
    <w:rsid w:val="00050F1A"/>
    <w:rsid w:val="00051062"/>
    <w:rsid w:val="000519F3"/>
    <w:rsid w:val="00051AE7"/>
    <w:rsid w:val="000521F1"/>
    <w:rsid w:val="00052FDA"/>
    <w:rsid w:val="0005554F"/>
    <w:rsid w:val="0005581C"/>
    <w:rsid w:val="000559FE"/>
    <w:rsid w:val="00056EE2"/>
    <w:rsid w:val="000574DD"/>
    <w:rsid w:val="000609FB"/>
    <w:rsid w:val="00060BCC"/>
    <w:rsid w:val="00060EEB"/>
    <w:rsid w:val="00061C4C"/>
    <w:rsid w:val="00061DE0"/>
    <w:rsid w:val="000622C4"/>
    <w:rsid w:val="000624E5"/>
    <w:rsid w:val="000625E8"/>
    <w:rsid w:val="00062694"/>
    <w:rsid w:val="0006309D"/>
    <w:rsid w:val="00063E96"/>
    <w:rsid w:val="0006475E"/>
    <w:rsid w:val="000653C1"/>
    <w:rsid w:val="000657DF"/>
    <w:rsid w:val="00065917"/>
    <w:rsid w:val="00065C1F"/>
    <w:rsid w:val="00065CD4"/>
    <w:rsid w:val="00067C64"/>
    <w:rsid w:val="00067ED3"/>
    <w:rsid w:val="000704E7"/>
    <w:rsid w:val="00071668"/>
    <w:rsid w:val="0007193E"/>
    <w:rsid w:val="00071ADF"/>
    <w:rsid w:val="00071B1E"/>
    <w:rsid w:val="00072C51"/>
    <w:rsid w:val="00073046"/>
    <w:rsid w:val="000743AB"/>
    <w:rsid w:val="00074FBB"/>
    <w:rsid w:val="00075DC0"/>
    <w:rsid w:val="00076006"/>
    <w:rsid w:val="00076C03"/>
    <w:rsid w:val="00076D7B"/>
    <w:rsid w:val="00080473"/>
    <w:rsid w:val="00081165"/>
    <w:rsid w:val="00083593"/>
    <w:rsid w:val="00084AD6"/>
    <w:rsid w:val="00085CB8"/>
    <w:rsid w:val="00085ED0"/>
    <w:rsid w:val="00086F3E"/>
    <w:rsid w:val="00087626"/>
    <w:rsid w:val="00087D93"/>
    <w:rsid w:val="00087E64"/>
    <w:rsid w:val="00090491"/>
    <w:rsid w:val="0009068C"/>
    <w:rsid w:val="00090D35"/>
    <w:rsid w:val="00091F12"/>
    <w:rsid w:val="0009336B"/>
    <w:rsid w:val="00093406"/>
    <w:rsid w:val="000935C6"/>
    <w:rsid w:val="00093819"/>
    <w:rsid w:val="000949EC"/>
    <w:rsid w:val="00094C3B"/>
    <w:rsid w:val="00095663"/>
    <w:rsid w:val="00095697"/>
    <w:rsid w:val="00095A58"/>
    <w:rsid w:val="00095B4A"/>
    <w:rsid w:val="00096B9B"/>
    <w:rsid w:val="00096DA9"/>
    <w:rsid w:val="00096EE9"/>
    <w:rsid w:val="0009773A"/>
    <w:rsid w:val="000A13E2"/>
    <w:rsid w:val="000A1702"/>
    <w:rsid w:val="000A1858"/>
    <w:rsid w:val="000A1942"/>
    <w:rsid w:val="000A1FCA"/>
    <w:rsid w:val="000A25CC"/>
    <w:rsid w:val="000A2E5E"/>
    <w:rsid w:val="000A5AB6"/>
    <w:rsid w:val="000A5B35"/>
    <w:rsid w:val="000A60DF"/>
    <w:rsid w:val="000A627A"/>
    <w:rsid w:val="000A6615"/>
    <w:rsid w:val="000A66E9"/>
    <w:rsid w:val="000A743A"/>
    <w:rsid w:val="000A786A"/>
    <w:rsid w:val="000A7FDC"/>
    <w:rsid w:val="000B0E03"/>
    <w:rsid w:val="000B2CF8"/>
    <w:rsid w:val="000B2F3B"/>
    <w:rsid w:val="000B4359"/>
    <w:rsid w:val="000B5575"/>
    <w:rsid w:val="000B5BF8"/>
    <w:rsid w:val="000B5DFE"/>
    <w:rsid w:val="000B648F"/>
    <w:rsid w:val="000B6873"/>
    <w:rsid w:val="000B74D5"/>
    <w:rsid w:val="000B7D89"/>
    <w:rsid w:val="000C1481"/>
    <w:rsid w:val="000C251B"/>
    <w:rsid w:val="000C2651"/>
    <w:rsid w:val="000C2D65"/>
    <w:rsid w:val="000C401D"/>
    <w:rsid w:val="000C4099"/>
    <w:rsid w:val="000C59E3"/>
    <w:rsid w:val="000C7297"/>
    <w:rsid w:val="000D23FC"/>
    <w:rsid w:val="000D339D"/>
    <w:rsid w:val="000D3AC3"/>
    <w:rsid w:val="000D4488"/>
    <w:rsid w:val="000D44E0"/>
    <w:rsid w:val="000D49C2"/>
    <w:rsid w:val="000D4BF0"/>
    <w:rsid w:val="000D50CF"/>
    <w:rsid w:val="000D6A59"/>
    <w:rsid w:val="000E04B6"/>
    <w:rsid w:val="000E0A1C"/>
    <w:rsid w:val="000E107D"/>
    <w:rsid w:val="000E1608"/>
    <w:rsid w:val="000E2543"/>
    <w:rsid w:val="000E2805"/>
    <w:rsid w:val="000E354B"/>
    <w:rsid w:val="000E3609"/>
    <w:rsid w:val="000E4B23"/>
    <w:rsid w:val="000E5021"/>
    <w:rsid w:val="000E502D"/>
    <w:rsid w:val="000E54A5"/>
    <w:rsid w:val="000E6ED7"/>
    <w:rsid w:val="000E71EF"/>
    <w:rsid w:val="000E776D"/>
    <w:rsid w:val="000E7DF3"/>
    <w:rsid w:val="000F0B80"/>
    <w:rsid w:val="000F2E4A"/>
    <w:rsid w:val="000F3AB2"/>
    <w:rsid w:val="000F41B4"/>
    <w:rsid w:val="000F64C1"/>
    <w:rsid w:val="000F68AB"/>
    <w:rsid w:val="000F6E2C"/>
    <w:rsid w:val="000F6F84"/>
    <w:rsid w:val="000F748C"/>
    <w:rsid w:val="00100B8D"/>
    <w:rsid w:val="0010104C"/>
    <w:rsid w:val="001014FE"/>
    <w:rsid w:val="00102454"/>
    <w:rsid w:val="00102EA8"/>
    <w:rsid w:val="0010455E"/>
    <w:rsid w:val="00105296"/>
    <w:rsid w:val="00106053"/>
    <w:rsid w:val="001066D7"/>
    <w:rsid w:val="00106EB1"/>
    <w:rsid w:val="00107447"/>
    <w:rsid w:val="00107A2F"/>
    <w:rsid w:val="00107BFA"/>
    <w:rsid w:val="001113CF"/>
    <w:rsid w:val="00112716"/>
    <w:rsid w:val="001137CC"/>
    <w:rsid w:val="00113E44"/>
    <w:rsid w:val="00114282"/>
    <w:rsid w:val="0011498A"/>
    <w:rsid w:val="00114AA2"/>
    <w:rsid w:val="00115F72"/>
    <w:rsid w:val="0011646F"/>
    <w:rsid w:val="00116DC3"/>
    <w:rsid w:val="00117995"/>
    <w:rsid w:val="00117BAC"/>
    <w:rsid w:val="00120901"/>
    <w:rsid w:val="001211E3"/>
    <w:rsid w:val="00121514"/>
    <w:rsid w:val="001231B8"/>
    <w:rsid w:val="0012324D"/>
    <w:rsid w:val="00124BF5"/>
    <w:rsid w:val="00125A0F"/>
    <w:rsid w:val="00125F99"/>
    <w:rsid w:val="00125FE6"/>
    <w:rsid w:val="00127228"/>
    <w:rsid w:val="0013066B"/>
    <w:rsid w:val="001309DE"/>
    <w:rsid w:val="00130D96"/>
    <w:rsid w:val="00131179"/>
    <w:rsid w:val="00131C1B"/>
    <w:rsid w:val="0013234B"/>
    <w:rsid w:val="00132661"/>
    <w:rsid w:val="001326AA"/>
    <w:rsid w:val="0013348F"/>
    <w:rsid w:val="00133C13"/>
    <w:rsid w:val="001345C9"/>
    <w:rsid w:val="00134ABD"/>
    <w:rsid w:val="00134DA3"/>
    <w:rsid w:val="00134F23"/>
    <w:rsid w:val="00135043"/>
    <w:rsid w:val="00135075"/>
    <w:rsid w:val="0013520F"/>
    <w:rsid w:val="00135D2F"/>
    <w:rsid w:val="00136FA1"/>
    <w:rsid w:val="00137A6F"/>
    <w:rsid w:val="00140A13"/>
    <w:rsid w:val="00141101"/>
    <w:rsid w:val="00141A55"/>
    <w:rsid w:val="00141DD7"/>
    <w:rsid w:val="001430BC"/>
    <w:rsid w:val="00143846"/>
    <w:rsid w:val="00143936"/>
    <w:rsid w:val="001440CD"/>
    <w:rsid w:val="00144128"/>
    <w:rsid w:val="00144CA2"/>
    <w:rsid w:val="00145341"/>
    <w:rsid w:val="00146F3F"/>
    <w:rsid w:val="00150196"/>
    <w:rsid w:val="001507EA"/>
    <w:rsid w:val="00150E5F"/>
    <w:rsid w:val="00150F58"/>
    <w:rsid w:val="00151244"/>
    <w:rsid w:val="0015474E"/>
    <w:rsid w:val="00154BBE"/>
    <w:rsid w:val="00155FC8"/>
    <w:rsid w:val="00160276"/>
    <w:rsid w:val="00161079"/>
    <w:rsid w:val="00161A51"/>
    <w:rsid w:val="0016208A"/>
    <w:rsid w:val="00162827"/>
    <w:rsid w:val="00162B4F"/>
    <w:rsid w:val="00162DA7"/>
    <w:rsid w:val="00162F4C"/>
    <w:rsid w:val="001639BB"/>
    <w:rsid w:val="00164920"/>
    <w:rsid w:val="00164C7A"/>
    <w:rsid w:val="00164CEE"/>
    <w:rsid w:val="00164CF8"/>
    <w:rsid w:val="00165C06"/>
    <w:rsid w:val="00165E89"/>
    <w:rsid w:val="00166A6E"/>
    <w:rsid w:val="001674A7"/>
    <w:rsid w:val="0016762B"/>
    <w:rsid w:val="001711AF"/>
    <w:rsid w:val="00171A66"/>
    <w:rsid w:val="00171C83"/>
    <w:rsid w:val="00172A8A"/>
    <w:rsid w:val="00172BCD"/>
    <w:rsid w:val="00174DFF"/>
    <w:rsid w:val="00174FB3"/>
    <w:rsid w:val="00175878"/>
    <w:rsid w:val="00175BBA"/>
    <w:rsid w:val="00175EEF"/>
    <w:rsid w:val="00175F4D"/>
    <w:rsid w:val="00176B9E"/>
    <w:rsid w:val="001775A6"/>
    <w:rsid w:val="001803E7"/>
    <w:rsid w:val="001805B1"/>
    <w:rsid w:val="001808BF"/>
    <w:rsid w:val="00180C20"/>
    <w:rsid w:val="001818AC"/>
    <w:rsid w:val="001826D5"/>
    <w:rsid w:val="001827EF"/>
    <w:rsid w:val="00182856"/>
    <w:rsid w:val="001840CA"/>
    <w:rsid w:val="00184CDF"/>
    <w:rsid w:val="00184F59"/>
    <w:rsid w:val="00185598"/>
    <w:rsid w:val="0018584A"/>
    <w:rsid w:val="00186736"/>
    <w:rsid w:val="00186D16"/>
    <w:rsid w:val="00190551"/>
    <w:rsid w:val="00190B13"/>
    <w:rsid w:val="00192123"/>
    <w:rsid w:val="0019253F"/>
    <w:rsid w:val="00193262"/>
    <w:rsid w:val="00194559"/>
    <w:rsid w:val="001964BA"/>
    <w:rsid w:val="001970E7"/>
    <w:rsid w:val="00197B07"/>
    <w:rsid w:val="001A0472"/>
    <w:rsid w:val="001A08CD"/>
    <w:rsid w:val="001A0B24"/>
    <w:rsid w:val="001A15E2"/>
    <w:rsid w:val="001A1B41"/>
    <w:rsid w:val="001A2959"/>
    <w:rsid w:val="001A2BB6"/>
    <w:rsid w:val="001A2CDE"/>
    <w:rsid w:val="001A2E26"/>
    <w:rsid w:val="001A3083"/>
    <w:rsid w:val="001A40A1"/>
    <w:rsid w:val="001A6EDA"/>
    <w:rsid w:val="001A6F64"/>
    <w:rsid w:val="001A720A"/>
    <w:rsid w:val="001A7B77"/>
    <w:rsid w:val="001B0669"/>
    <w:rsid w:val="001B094B"/>
    <w:rsid w:val="001B0E08"/>
    <w:rsid w:val="001B103F"/>
    <w:rsid w:val="001B13CA"/>
    <w:rsid w:val="001B2799"/>
    <w:rsid w:val="001B3C5B"/>
    <w:rsid w:val="001B44DE"/>
    <w:rsid w:val="001B51C8"/>
    <w:rsid w:val="001B5C8F"/>
    <w:rsid w:val="001B65E2"/>
    <w:rsid w:val="001B70AF"/>
    <w:rsid w:val="001B73B7"/>
    <w:rsid w:val="001B7402"/>
    <w:rsid w:val="001C09AE"/>
    <w:rsid w:val="001C0C86"/>
    <w:rsid w:val="001C1ECC"/>
    <w:rsid w:val="001C2015"/>
    <w:rsid w:val="001C30B5"/>
    <w:rsid w:val="001C3B9C"/>
    <w:rsid w:val="001C3C7B"/>
    <w:rsid w:val="001C436B"/>
    <w:rsid w:val="001C51CD"/>
    <w:rsid w:val="001C5614"/>
    <w:rsid w:val="001C588B"/>
    <w:rsid w:val="001C5DC7"/>
    <w:rsid w:val="001C6BFA"/>
    <w:rsid w:val="001C798E"/>
    <w:rsid w:val="001D05AB"/>
    <w:rsid w:val="001D0D6C"/>
    <w:rsid w:val="001D1ED4"/>
    <w:rsid w:val="001D2A6A"/>
    <w:rsid w:val="001D2D9E"/>
    <w:rsid w:val="001D2DD5"/>
    <w:rsid w:val="001D3416"/>
    <w:rsid w:val="001D39D9"/>
    <w:rsid w:val="001D4CA0"/>
    <w:rsid w:val="001D69F3"/>
    <w:rsid w:val="001D7903"/>
    <w:rsid w:val="001E0A39"/>
    <w:rsid w:val="001E1075"/>
    <w:rsid w:val="001E162C"/>
    <w:rsid w:val="001E259A"/>
    <w:rsid w:val="001E413A"/>
    <w:rsid w:val="001E457C"/>
    <w:rsid w:val="001E48B4"/>
    <w:rsid w:val="001E49F2"/>
    <w:rsid w:val="001E4FF4"/>
    <w:rsid w:val="001E5039"/>
    <w:rsid w:val="001E6875"/>
    <w:rsid w:val="001E6CA7"/>
    <w:rsid w:val="001E747D"/>
    <w:rsid w:val="001E7A5F"/>
    <w:rsid w:val="001E7C36"/>
    <w:rsid w:val="001F0017"/>
    <w:rsid w:val="001F0776"/>
    <w:rsid w:val="001F086B"/>
    <w:rsid w:val="001F0950"/>
    <w:rsid w:val="001F0B20"/>
    <w:rsid w:val="001F1251"/>
    <w:rsid w:val="001F2201"/>
    <w:rsid w:val="001F2325"/>
    <w:rsid w:val="001F32FE"/>
    <w:rsid w:val="001F3407"/>
    <w:rsid w:val="001F3D1F"/>
    <w:rsid w:val="001F5943"/>
    <w:rsid w:val="001F5BD5"/>
    <w:rsid w:val="001F5D6A"/>
    <w:rsid w:val="001F6407"/>
    <w:rsid w:val="001F7182"/>
    <w:rsid w:val="001F7BFA"/>
    <w:rsid w:val="002002B9"/>
    <w:rsid w:val="00200D98"/>
    <w:rsid w:val="00202B4F"/>
    <w:rsid w:val="00202E3C"/>
    <w:rsid w:val="0020333B"/>
    <w:rsid w:val="00205E36"/>
    <w:rsid w:val="00205EF3"/>
    <w:rsid w:val="00205F0D"/>
    <w:rsid w:val="00206B18"/>
    <w:rsid w:val="00206D8E"/>
    <w:rsid w:val="002070FC"/>
    <w:rsid w:val="00213614"/>
    <w:rsid w:val="00214725"/>
    <w:rsid w:val="0021544E"/>
    <w:rsid w:val="0021545E"/>
    <w:rsid w:val="00216070"/>
    <w:rsid w:val="00216203"/>
    <w:rsid w:val="00216A1A"/>
    <w:rsid w:val="00217223"/>
    <w:rsid w:val="0021738B"/>
    <w:rsid w:val="00220506"/>
    <w:rsid w:val="0022106A"/>
    <w:rsid w:val="00221073"/>
    <w:rsid w:val="00222364"/>
    <w:rsid w:val="00222940"/>
    <w:rsid w:val="002229D2"/>
    <w:rsid w:val="00222A43"/>
    <w:rsid w:val="0022301C"/>
    <w:rsid w:val="00223513"/>
    <w:rsid w:val="002237A8"/>
    <w:rsid w:val="00223D73"/>
    <w:rsid w:val="00225828"/>
    <w:rsid w:val="00225986"/>
    <w:rsid w:val="00225CBF"/>
    <w:rsid w:val="00230A81"/>
    <w:rsid w:val="00231569"/>
    <w:rsid w:val="00231F89"/>
    <w:rsid w:val="00232D2A"/>
    <w:rsid w:val="00233B54"/>
    <w:rsid w:val="002341DA"/>
    <w:rsid w:val="00234396"/>
    <w:rsid w:val="0023503E"/>
    <w:rsid w:val="00235532"/>
    <w:rsid w:val="002364A3"/>
    <w:rsid w:val="002372EC"/>
    <w:rsid w:val="00237513"/>
    <w:rsid w:val="002403E8"/>
    <w:rsid w:val="00240831"/>
    <w:rsid w:val="00241E1F"/>
    <w:rsid w:val="00242191"/>
    <w:rsid w:val="002426CD"/>
    <w:rsid w:val="00242BB7"/>
    <w:rsid w:val="00243029"/>
    <w:rsid w:val="00243F94"/>
    <w:rsid w:val="00244055"/>
    <w:rsid w:val="002441EB"/>
    <w:rsid w:val="002444E0"/>
    <w:rsid w:val="00244BAA"/>
    <w:rsid w:val="00245E25"/>
    <w:rsid w:val="0024751C"/>
    <w:rsid w:val="00247735"/>
    <w:rsid w:val="00247DDD"/>
    <w:rsid w:val="0025068D"/>
    <w:rsid w:val="002511A0"/>
    <w:rsid w:val="002512B2"/>
    <w:rsid w:val="00251AF4"/>
    <w:rsid w:val="002526F0"/>
    <w:rsid w:val="002533F8"/>
    <w:rsid w:val="002541EE"/>
    <w:rsid w:val="00254BAA"/>
    <w:rsid w:val="002555FD"/>
    <w:rsid w:val="00255A54"/>
    <w:rsid w:val="00255BA4"/>
    <w:rsid w:val="00255CD7"/>
    <w:rsid w:val="00256ED5"/>
    <w:rsid w:val="002573AE"/>
    <w:rsid w:val="002601EF"/>
    <w:rsid w:val="002605DF"/>
    <w:rsid w:val="002608A7"/>
    <w:rsid w:val="00260A85"/>
    <w:rsid w:val="00260B99"/>
    <w:rsid w:val="00261C88"/>
    <w:rsid w:val="00261EDD"/>
    <w:rsid w:val="002627BC"/>
    <w:rsid w:val="00262ED0"/>
    <w:rsid w:val="00263708"/>
    <w:rsid w:val="00263B44"/>
    <w:rsid w:val="00263C70"/>
    <w:rsid w:val="00263F99"/>
    <w:rsid w:val="0026409A"/>
    <w:rsid w:val="00264514"/>
    <w:rsid w:val="002649AF"/>
    <w:rsid w:val="00264C21"/>
    <w:rsid w:val="00264F1E"/>
    <w:rsid w:val="002655DC"/>
    <w:rsid w:val="00266292"/>
    <w:rsid w:val="00270E57"/>
    <w:rsid w:val="00270E67"/>
    <w:rsid w:val="00271257"/>
    <w:rsid w:val="00271310"/>
    <w:rsid w:val="00271A47"/>
    <w:rsid w:val="00271D91"/>
    <w:rsid w:val="00271F1F"/>
    <w:rsid w:val="0027285A"/>
    <w:rsid w:val="00274620"/>
    <w:rsid w:val="002747C3"/>
    <w:rsid w:val="00274818"/>
    <w:rsid w:val="00275B15"/>
    <w:rsid w:val="00276001"/>
    <w:rsid w:val="00276119"/>
    <w:rsid w:val="0027641F"/>
    <w:rsid w:val="00276BBC"/>
    <w:rsid w:val="002771E5"/>
    <w:rsid w:val="0027738E"/>
    <w:rsid w:val="0027777A"/>
    <w:rsid w:val="00281BF0"/>
    <w:rsid w:val="00282449"/>
    <w:rsid w:val="00282C20"/>
    <w:rsid w:val="00283068"/>
    <w:rsid w:val="0028358A"/>
    <w:rsid w:val="0028385D"/>
    <w:rsid w:val="00284284"/>
    <w:rsid w:val="00284AA4"/>
    <w:rsid w:val="00284CEA"/>
    <w:rsid w:val="002870FF"/>
    <w:rsid w:val="002873EB"/>
    <w:rsid w:val="0028776A"/>
    <w:rsid w:val="00291720"/>
    <w:rsid w:val="00292A2D"/>
    <w:rsid w:val="002933A8"/>
    <w:rsid w:val="00293FD4"/>
    <w:rsid w:val="00294121"/>
    <w:rsid w:val="002951B7"/>
    <w:rsid w:val="0029552B"/>
    <w:rsid w:val="00295549"/>
    <w:rsid w:val="002976EE"/>
    <w:rsid w:val="00297C4C"/>
    <w:rsid w:val="00297FDB"/>
    <w:rsid w:val="002A08E1"/>
    <w:rsid w:val="002A0B39"/>
    <w:rsid w:val="002A113A"/>
    <w:rsid w:val="002A1358"/>
    <w:rsid w:val="002A14E6"/>
    <w:rsid w:val="002A14EC"/>
    <w:rsid w:val="002A216B"/>
    <w:rsid w:val="002A24B6"/>
    <w:rsid w:val="002A382C"/>
    <w:rsid w:val="002A3929"/>
    <w:rsid w:val="002A3A8B"/>
    <w:rsid w:val="002A4BF6"/>
    <w:rsid w:val="002A52A4"/>
    <w:rsid w:val="002A542D"/>
    <w:rsid w:val="002A668D"/>
    <w:rsid w:val="002A720B"/>
    <w:rsid w:val="002A726F"/>
    <w:rsid w:val="002A78F5"/>
    <w:rsid w:val="002B009E"/>
    <w:rsid w:val="002B1A3F"/>
    <w:rsid w:val="002B1CAB"/>
    <w:rsid w:val="002B2110"/>
    <w:rsid w:val="002B25CA"/>
    <w:rsid w:val="002B2C35"/>
    <w:rsid w:val="002B2FBD"/>
    <w:rsid w:val="002B315D"/>
    <w:rsid w:val="002B4179"/>
    <w:rsid w:val="002B4322"/>
    <w:rsid w:val="002B453C"/>
    <w:rsid w:val="002B51E5"/>
    <w:rsid w:val="002B57E3"/>
    <w:rsid w:val="002B62F2"/>
    <w:rsid w:val="002B6938"/>
    <w:rsid w:val="002B6BD7"/>
    <w:rsid w:val="002B7336"/>
    <w:rsid w:val="002C0E12"/>
    <w:rsid w:val="002C12B2"/>
    <w:rsid w:val="002C183A"/>
    <w:rsid w:val="002C326B"/>
    <w:rsid w:val="002C549B"/>
    <w:rsid w:val="002C57B6"/>
    <w:rsid w:val="002C582C"/>
    <w:rsid w:val="002C5974"/>
    <w:rsid w:val="002C62A2"/>
    <w:rsid w:val="002C6627"/>
    <w:rsid w:val="002C6DF3"/>
    <w:rsid w:val="002C75B3"/>
    <w:rsid w:val="002C7E67"/>
    <w:rsid w:val="002D0958"/>
    <w:rsid w:val="002D1B00"/>
    <w:rsid w:val="002D1CC4"/>
    <w:rsid w:val="002D1DF9"/>
    <w:rsid w:val="002D2643"/>
    <w:rsid w:val="002D2DD3"/>
    <w:rsid w:val="002D37E4"/>
    <w:rsid w:val="002D3C26"/>
    <w:rsid w:val="002D5825"/>
    <w:rsid w:val="002D6575"/>
    <w:rsid w:val="002D68BB"/>
    <w:rsid w:val="002D6C94"/>
    <w:rsid w:val="002D6D43"/>
    <w:rsid w:val="002D6EA3"/>
    <w:rsid w:val="002D7224"/>
    <w:rsid w:val="002E1359"/>
    <w:rsid w:val="002E1408"/>
    <w:rsid w:val="002E1980"/>
    <w:rsid w:val="002E1CE9"/>
    <w:rsid w:val="002E1D32"/>
    <w:rsid w:val="002E2115"/>
    <w:rsid w:val="002E224F"/>
    <w:rsid w:val="002E29AF"/>
    <w:rsid w:val="002E4289"/>
    <w:rsid w:val="002E6904"/>
    <w:rsid w:val="002E6946"/>
    <w:rsid w:val="002E6D4F"/>
    <w:rsid w:val="002E7AF6"/>
    <w:rsid w:val="002E7C8A"/>
    <w:rsid w:val="002F0756"/>
    <w:rsid w:val="002F1025"/>
    <w:rsid w:val="002F15BD"/>
    <w:rsid w:val="002F1FC6"/>
    <w:rsid w:val="002F2616"/>
    <w:rsid w:val="002F2DF9"/>
    <w:rsid w:val="002F3329"/>
    <w:rsid w:val="002F3D03"/>
    <w:rsid w:val="002F4B00"/>
    <w:rsid w:val="002F4D17"/>
    <w:rsid w:val="002F54AE"/>
    <w:rsid w:val="002F57C2"/>
    <w:rsid w:val="002F5F17"/>
    <w:rsid w:val="002F6540"/>
    <w:rsid w:val="002F6CEB"/>
    <w:rsid w:val="002F6E39"/>
    <w:rsid w:val="002F7196"/>
    <w:rsid w:val="002F7252"/>
    <w:rsid w:val="002F7FD7"/>
    <w:rsid w:val="00300919"/>
    <w:rsid w:val="00300F13"/>
    <w:rsid w:val="003017C4"/>
    <w:rsid w:val="00301DC1"/>
    <w:rsid w:val="00303EAE"/>
    <w:rsid w:val="003047D2"/>
    <w:rsid w:val="00304C75"/>
    <w:rsid w:val="00305DAF"/>
    <w:rsid w:val="00305E48"/>
    <w:rsid w:val="003062B0"/>
    <w:rsid w:val="00306811"/>
    <w:rsid w:val="00307394"/>
    <w:rsid w:val="003078E6"/>
    <w:rsid w:val="003078FF"/>
    <w:rsid w:val="003111DE"/>
    <w:rsid w:val="00311726"/>
    <w:rsid w:val="003118A0"/>
    <w:rsid w:val="00312130"/>
    <w:rsid w:val="0031257A"/>
    <w:rsid w:val="00312CE1"/>
    <w:rsid w:val="00313550"/>
    <w:rsid w:val="00313759"/>
    <w:rsid w:val="003137AF"/>
    <w:rsid w:val="00314D66"/>
    <w:rsid w:val="00315687"/>
    <w:rsid w:val="003158FF"/>
    <w:rsid w:val="00315BC1"/>
    <w:rsid w:val="00316B5B"/>
    <w:rsid w:val="00316B98"/>
    <w:rsid w:val="00317232"/>
    <w:rsid w:val="0031736E"/>
    <w:rsid w:val="00317AFA"/>
    <w:rsid w:val="0032039E"/>
    <w:rsid w:val="00320837"/>
    <w:rsid w:val="00321A07"/>
    <w:rsid w:val="00321C36"/>
    <w:rsid w:val="00322251"/>
    <w:rsid w:val="00323073"/>
    <w:rsid w:val="00324F09"/>
    <w:rsid w:val="00325A41"/>
    <w:rsid w:val="00327035"/>
    <w:rsid w:val="00327685"/>
    <w:rsid w:val="0032787E"/>
    <w:rsid w:val="00330B36"/>
    <w:rsid w:val="0033218F"/>
    <w:rsid w:val="00332B8C"/>
    <w:rsid w:val="00333D63"/>
    <w:rsid w:val="00334A6D"/>
    <w:rsid w:val="00334C6A"/>
    <w:rsid w:val="0033542E"/>
    <w:rsid w:val="00335474"/>
    <w:rsid w:val="00335A09"/>
    <w:rsid w:val="00335B41"/>
    <w:rsid w:val="00335F38"/>
    <w:rsid w:val="00336471"/>
    <w:rsid w:val="00337B1C"/>
    <w:rsid w:val="00337C66"/>
    <w:rsid w:val="003418E8"/>
    <w:rsid w:val="00342ED2"/>
    <w:rsid w:val="0034343B"/>
    <w:rsid w:val="0034366F"/>
    <w:rsid w:val="0034513B"/>
    <w:rsid w:val="0034561F"/>
    <w:rsid w:val="00345CE7"/>
    <w:rsid w:val="00346F60"/>
    <w:rsid w:val="00347054"/>
    <w:rsid w:val="003476C2"/>
    <w:rsid w:val="00350828"/>
    <w:rsid w:val="003512E0"/>
    <w:rsid w:val="00351FD7"/>
    <w:rsid w:val="00353572"/>
    <w:rsid w:val="00354343"/>
    <w:rsid w:val="003543B1"/>
    <w:rsid w:val="003559C1"/>
    <w:rsid w:val="00355AEF"/>
    <w:rsid w:val="00356987"/>
    <w:rsid w:val="00357069"/>
    <w:rsid w:val="00360FA8"/>
    <w:rsid w:val="0036141E"/>
    <w:rsid w:val="00362AF0"/>
    <w:rsid w:val="0036324A"/>
    <w:rsid w:val="00363CA5"/>
    <w:rsid w:val="00364190"/>
    <w:rsid w:val="00364307"/>
    <w:rsid w:val="003672A3"/>
    <w:rsid w:val="00367C6F"/>
    <w:rsid w:val="0037042D"/>
    <w:rsid w:val="00370539"/>
    <w:rsid w:val="00371049"/>
    <w:rsid w:val="00371B14"/>
    <w:rsid w:val="003730A6"/>
    <w:rsid w:val="00374DE4"/>
    <w:rsid w:val="0037518B"/>
    <w:rsid w:val="003775E6"/>
    <w:rsid w:val="0037784F"/>
    <w:rsid w:val="00377EFC"/>
    <w:rsid w:val="00380DAA"/>
    <w:rsid w:val="0038143B"/>
    <w:rsid w:val="003817BF"/>
    <w:rsid w:val="00381A21"/>
    <w:rsid w:val="00381C44"/>
    <w:rsid w:val="00385B05"/>
    <w:rsid w:val="003860EC"/>
    <w:rsid w:val="0038692E"/>
    <w:rsid w:val="00387294"/>
    <w:rsid w:val="003873F2"/>
    <w:rsid w:val="0038794E"/>
    <w:rsid w:val="0039018C"/>
    <w:rsid w:val="00390EFA"/>
    <w:rsid w:val="00391940"/>
    <w:rsid w:val="00391EDF"/>
    <w:rsid w:val="0039243E"/>
    <w:rsid w:val="003928F1"/>
    <w:rsid w:val="00392D5C"/>
    <w:rsid w:val="00394469"/>
    <w:rsid w:val="00396753"/>
    <w:rsid w:val="00396AE8"/>
    <w:rsid w:val="00396B33"/>
    <w:rsid w:val="003A04A8"/>
    <w:rsid w:val="003A1083"/>
    <w:rsid w:val="003A13B8"/>
    <w:rsid w:val="003A179A"/>
    <w:rsid w:val="003A251D"/>
    <w:rsid w:val="003A2BCA"/>
    <w:rsid w:val="003A2C4D"/>
    <w:rsid w:val="003A3AF7"/>
    <w:rsid w:val="003A4746"/>
    <w:rsid w:val="003A5710"/>
    <w:rsid w:val="003A632A"/>
    <w:rsid w:val="003B0C57"/>
    <w:rsid w:val="003B1994"/>
    <w:rsid w:val="003B211A"/>
    <w:rsid w:val="003B2698"/>
    <w:rsid w:val="003B2971"/>
    <w:rsid w:val="003B3E4D"/>
    <w:rsid w:val="003B560B"/>
    <w:rsid w:val="003B61F4"/>
    <w:rsid w:val="003B6617"/>
    <w:rsid w:val="003B74D9"/>
    <w:rsid w:val="003B78D9"/>
    <w:rsid w:val="003B7A13"/>
    <w:rsid w:val="003B7D98"/>
    <w:rsid w:val="003C052A"/>
    <w:rsid w:val="003C0E8A"/>
    <w:rsid w:val="003C1332"/>
    <w:rsid w:val="003C27BB"/>
    <w:rsid w:val="003C27CA"/>
    <w:rsid w:val="003C2947"/>
    <w:rsid w:val="003C3553"/>
    <w:rsid w:val="003C3632"/>
    <w:rsid w:val="003C45CB"/>
    <w:rsid w:val="003C4B2F"/>
    <w:rsid w:val="003C51E0"/>
    <w:rsid w:val="003C58EE"/>
    <w:rsid w:val="003C5CF2"/>
    <w:rsid w:val="003C6416"/>
    <w:rsid w:val="003C751F"/>
    <w:rsid w:val="003C7ACA"/>
    <w:rsid w:val="003D03F0"/>
    <w:rsid w:val="003D0C5D"/>
    <w:rsid w:val="003D16EE"/>
    <w:rsid w:val="003D1E2C"/>
    <w:rsid w:val="003D20BC"/>
    <w:rsid w:val="003D2199"/>
    <w:rsid w:val="003D24A8"/>
    <w:rsid w:val="003D2988"/>
    <w:rsid w:val="003D3701"/>
    <w:rsid w:val="003D4506"/>
    <w:rsid w:val="003D564E"/>
    <w:rsid w:val="003D6109"/>
    <w:rsid w:val="003D71D0"/>
    <w:rsid w:val="003E01AF"/>
    <w:rsid w:val="003E01EE"/>
    <w:rsid w:val="003E0273"/>
    <w:rsid w:val="003E1025"/>
    <w:rsid w:val="003E19E2"/>
    <w:rsid w:val="003E19EC"/>
    <w:rsid w:val="003E2D4E"/>
    <w:rsid w:val="003E3A5D"/>
    <w:rsid w:val="003E4A35"/>
    <w:rsid w:val="003E5E9E"/>
    <w:rsid w:val="003E618E"/>
    <w:rsid w:val="003E67C2"/>
    <w:rsid w:val="003F0550"/>
    <w:rsid w:val="003F09E0"/>
    <w:rsid w:val="003F19DE"/>
    <w:rsid w:val="003F1A8E"/>
    <w:rsid w:val="003F2395"/>
    <w:rsid w:val="003F3490"/>
    <w:rsid w:val="003F3BAE"/>
    <w:rsid w:val="003F3D94"/>
    <w:rsid w:val="003F3F18"/>
    <w:rsid w:val="003F3F44"/>
    <w:rsid w:val="003F4891"/>
    <w:rsid w:val="003F521F"/>
    <w:rsid w:val="003F55F3"/>
    <w:rsid w:val="003F5C72"/>
    <w:rsid w:val="003F7CEC"/>
    <w:rsid w:val="00400E21"/>
    <w:rsid w:val="00401259"/>
    <w:rsid w:val="004016C0"/>
    <w:rsid w:val="00402AB6"/>
    <w:rsid w:val="00402B81"/>
    <w:rsid w:val="00402FBA"/>
    <w:rsid w:val="00403A6B"/>
    <w:rsid w:val="00404BC3"/>
    <w:rsid w:val="00404D3D"/>
    <w:rsid w:val="004069CD"/>
    <w:rsid w:val="00406AB8"/>
    <w:rsid w:val="00406C99"/>
    <w:rsid w:val="00407D7E"/>
    <w:rsid w:val="0041033F"/>
    <w:rsid w:val="00410D13"/>
    <w:rsid w:val="004128D5"/>
    <w:rsid w:val="00412AA1"/>
    <w:rsid w:val="00412DE0"/>
    <w:rsid w:val="00412FBE"/>
    <w:rsid w:val="00413CA9"/>
    <w:rsid w:val="004141BD"/>
    <w:rsid w:val="00415A70"/>
    <w:rsid w:val="004166CA"/>
    <w:rsid w:val="00417233"/>
    <w:rsid w:val="00417580"/>
    <w:rsid w:val="00417822"/>
    <w:rsid w:val="00417867"/>
    <w:rsid w:val="00420066"/>
    <w:rsid w:val="004205A0"/>
    <w:rsid w:val="004239C0"/>
    <w:rsid w:val="0042424E"/>
    <w:rsid w:val="00424A62"/>
    <w:rsid w:val="0042510C"/>
    <w:rsid w:val="00425163"/>
    <w:rsid w:val="00425BFC"/>
    <w:rsid w:val="00427529"/>
    <w:rsid w:val="004276AD"/>
    <w:rsid w:val="00427FA6"/>
    <w:rsid w:val="00430592"/>
    <w:rsid w:val="00430DDA"/>
    <w:rsid w:val="0043157F"/>
    <w:rsid w:val="004320E5"/>
    <w:rsid w:val="00432A62"/>
    <w:rsid w:val="0043362B"/>
    <w:rsid w:val="0043573D"/>
    <w:rsid w:val="00435953"/>
    <w:rsid w:val="004371EB"/>
    <w:rsid w:val="00437543"/>
    <w:rsid w:val="00440004"/>
    <w:rsid w:val="00440FB9"/>
    <w:rsid w:val="004414CB"/>
    <w:rsid w:val="00442DF0"/>
    <w:rsid w:val="00443563"/>
    <w:rsid w:val="0044558A"/>
    <w:rsid w:val="00446ADC"/>
    <w:rsid w:val="00446DA1"/>
    <w:rsid w:val="00446E27"/>
    <w:rsid w:val="004470E8"/>
    <w:rsid w:val="00447321"/>
    <w:rsid w:val="00447484"/>
    <w:rsid w:val="00447A84"/>
    <w:rsid w:val="004512E9"/>
    <w:rsid w:val="004518AD"/>
    <w:rsid w:val="0045394E"/>
    <w:rsid w:val="00454D6C"/>
    <w:rsid w:val="0045618F"/>
    <w:rsid w:val="0046089C"/>
    <w:rsid w:val="00460F06"/>
    <w:rsid w:val="004617D9"/>
    <w:rsid w:val="00461F9E"/>
    <w:rsid w:val="0046203B"/>
    <w:rsid w:val="00462230"/>
    <w:rsid w:val="00462D06"/>
    <w:rsid w:val="00463C84"/>
    <w:rsid w:val="00464423"/>
    <w:rsid w:val="00464748"/>
    <w:rsid w:val="00464D1E"/>
    <w:rsid w:val="004659BC"/>
    <w:rsid w:val="00465BD4"/>
    <w:rsid w:val="004663A5"/>
    <w:rsid w:val="004679C6"/>
    <w:rsid w:val="00467DCB"/>
    <w:rsid w:val="00467F64"/>
    <w:rsid w:val="00467FDA"/>
    <w:rsid w:val="00470A6C"/>
    <w:rsid w:val="00470E7B"/>
    <w:rsid w:val="00472558"/>
    <w:rsid w:val="00472583"/>
    <w:rsid w:val="00472909"/>
    <w:rsid w:val="004730B2"/>
    <w:rsid w:val="00473174"/>
    <w:rsid w:val="0047447B"/>
    <w:rsid w:val="00475479"/>
    <w:rsid w:val="00475F43"/>
    <w:rsid w:val="00476D67"/>
    <w:rsid w:val="00477127"/>
    <w:rsid w:val="00480A35"/>
    <w:rsid w:val="00481671"/>
    <w:rsid w:val="00482B37"/>
    <w:rsid w:val="00482E6D"/>
    <w:rsid w:val="004833B6"/>
    <w:rsid w:val="004849EF"/>
    <w:rsid w:val="00484C96"/>
    <w:rsid w:val="00485E1E"/>
    <w:rsid w:val="004860D2"/>
    <w:rsid w:val="00487679"/>
    <w:rsid w:val="0048768E"/>
    <w:rsid w:val="00490503"/>
    <w:rsid w:val="00491426"/>
    <w:rsid w:val="00491991"/>
    <w:rsid w:val="00491FE7"/>
    <w:rsid w:val="00492AD4"/>
    <w:rsid w:val="00492E0D"/>
    <w:rsid w:val="00493C37"/>
    <w:rsid w:val="0049519B"/>
    <w:rsid w:val="00495DE9"/>
    <w:rsid w:val="00495EE3"/>
    <w:rsid w:val="00496CFC"/>
    <w:rsid w:val="004976C2"/>
    <w:rsid w:val="004A0975"/>
    <w:rsid w:val="004A1EF2"/>
    <w:rsid w:val="004A22D7"/>
    <w:rsid w:val="004A2715"/>
    <w:rsid w:val="004A29A4"/>
    <w:rsid w:val="004A2B0D"/>
    <w:rsid w:val="004A340F"/>
    <w:rsid w:val="004A35C4"/>
    <w:rsid w:val="004A37BE"/>
    <w:rsid w:val="004A39A0"/>
    <w:rsid w:val="004A46FC"/>
    <w:rsid w:val="004A55AB"/>
    <w:rsid w:val="004A6405"/>
    <w:rsid w:val="004A68D1"/>
    <w:rsid w:val="004A68D8"/>
    <w:rsid w:val="004A7791"/>
    <w:rsid w:val="004A7793"/>
    <w:rsid w:val="004B08C4"/>
    <w:rsid w:val="004B12A6"/>
    <w:rsid w:val="004B12F5"/>
    <w:rsid w:val="004B196D"/>
    <w:rsid w:val="004B1988"/>
    <w:rsid w:val="004B1BC9"/>
    <w:rsid w:val="004B21D6"/>
    <w:rsid w:val="004B2901"/>
    <w:rsid w:val="004B2A9D"/>
    <w:rsid w:val="004B3436"/>
    <w:rsid w:val="004B354F"/>
    <w:rsid w:val="004B3C37"/>
    <w:rsid w:val="004B44EA"/>
    <w:rsid w:val="004B4DB5"/>
    <w:rsid w:val="004B50BE"/>
    <w:rsid w:val="004B53A3"/>
    <w:rsid w:val="004B7850"/>
    <w:rsid w:val="004B7E24"/>
    <w:rsid w:val="004C127B"/>
    <w:rsid w:val="004C1C83"/>
    <w:rsid w:val="004C29E9"/>
    <w:rsid w:val="004C3E9C"/>
    <w:rsid w:val="004C5BEF"/>
    <w:rsid w:val="004C6212"/>
    <w:rsid w:val="004D10BD"/>
    <w:rsid w:val="004D1A2E"/>
    <w:rsid w:val="004D3721"/>
    <w:rsid w:val="004D5D54"/>
    <w:rsid w:val="004D6B10"/>
    <w:rsid w:val="004D6C00"/>
    <w:rsid w:val="004D6C08"/>
    <w:rsid w:val="004D7518"/>
    <w:rsid w:val="004D7A2B"/>
    <w:rsid w:val="004E020F"/>
    <w:rsid w:val="004E17DD"/>
    <w:rsid w:val="004E225D"/>
    <w:rsid w:val="004E2264"/>
    <w:rsid w:val="004E2964"/>
    <w:rsid w:val="004E3B4B"/>
    <w:rsid w:val="004E3B64"/>
    <w:rsid w:val="004E3FA9"/>
    <w:rsid w:val="004E4677"/>
    <w:rsid w:val="004E4EF7"/>
    <w:rsid w:val="004E51E2"/>
    <w:rsid w:val="004E63BC"/>
    <w:rsid w:val="004E6721"/>
    <w:rsid w:val="004E67DB"/>
    <w:rsid w:val="004E79DC"/>
    <w:rsid w:val="004F1286"/>
    <w:rsid w:val="004F1794"/>
    <w:rsid w:val="004F3C2F"/>
    <w:rsid w:val="004F6A0A"/>
    <w:rsid w:val="004F724C"/>
    <w:rsid w:val="004F737C"/>
    <w:rsid w:val="004F7FF6"/>
    <w:rsid w:val="00500325"/>
    <w:rsid w:val="005007E0"/>
    <w:rsid w:val="0050095A"/>
    <w:rsid w:val="00500C51"/>
    <w:rsid w:val="00502A12"/>
    <w:rsid w:val="00503D2A"/>
    <w:rsid w:val="005048BA"/>
    <w:rsid w:val="00504CDA"/>
    <w:rsid w:val="00504EF9"/>
    <w:rsid w:val="005050EA"/>
    <w:rsid w:val="0050555C"/>
    <w:rsid w:val="005055D2"/>
    <w:rsid w:val="0050642B"/>
    <w:rsid w:val="005065F4"/>
    <w:rsid w:val="005074F3"/>
    <w:rsid w:val="0051056B"/>
    <w:rsid w:val="005105AE"/>
    <w:rsid w:val="00511D88"/>
    <w:rsid w:val="00512011"/>
    <w:rsid w:val="0051258A"/>
    <w:rsid w:val="00512646"/>
    <w:rsid w:val="00513914"/>
    <w:rsid w:val="0051399E"/>
    <w:rsid w:val="00513CFD"/>
    <w:rsid w:val="005141B5"/>
    <w:rsid w:val="00514203"/>
    <w:rsid w:val="0051474E"/>
    <w:rsid w:val="00514B41"/>
    <w:rsid w:val="00516136"/>
    <w:rsid w:val="00516493"/>
    <w:rsid w:val="00516D89"/>
    <w:rsid w:val="00516DA1"/>
    <w:rsid w:val="00517185"/>
    <w:rsid w:val="00520670"/>
    <w:rsid w:val="00520B6E"/>
    <w:rsid w:val="00521721"/>
    <w:rsid w:val="005217C9"/>
    <w:rsid w:val="00521F05"/>
    <w:rsid w:val="00521FBF"/>
    <w:rsid w:val="00522513"/>
    <w:rsid w:val="0052279B"/>
    <w:rsid w:val="0052290D"/>
    <w:rsid w:val="00524CA3"/>
    <w:rsid w:val="005251E0"/>
    <w:rsid w:val="00525640"/>
    <w:rsid w:val="00525C2F"/>
    <w:rsid w:val="00526010"/>
    <w:rsid w:val="00526B11"/>
    <w:rsid w:val="005300CB"/>
    <w:rsid w:val="00530BCF"/>
    <w:rsid w:val="00530F4C"/>
    <w:rsid w:val="0053158D"/>
    <w:rsid w:val="00531749"/>
    <w:rsid w:val="005320E8"/>
    <w:rsid w:val="005327FD"/>
    <w:rsid w:val="00533949"/>
    <w:rsid w:val="00533E17"/>
    <w:rsid w:val="00534D4A"/>
    <w:rsid w:val="00535414"/>
    <w:rsid w:val="00535873"/>
    <w:rsid w:val="00536569"/>
    <w:rsid w:val="00536FAA"/>
    <w:rsid w:val="005372AE"/>
    <w:rsid w:val="005375AC"/>
    <w:rsid w:val="00540A35"/>
    <w:rsid w:val="005418D6"/>
    <w:rsid w:val="00542D04"/>
    <w:rsid w:val="00542DA2"/>
    <w:rsid w:val="005437D2"/>
    <w:rsid w:val="00543BC7"/>
    <w:rsid w:val="00545719"/>
    <w:rsid w:val="00546B07"/>
    <w:rsid w:val="00547696"/>
    <w:rsid w:val="0054780B"/>
    <w:rsid w:val="00547F59"/>
    <w:rsid w:val="005501DA"/>
    <w:rsid w:val="00550270"/>
    <w:rsid w:val="00550BB4"/>
    <w:rsid w:val="00550CC1"/>
    <w:rsid w:val="00550E12"/>
    <w:rsid w:val="00551655"/>
    <w:rsid w:val="00551A9A"/>
    <w:rsid w:val="005528F3"/>
    <w:rsid w:val="00552CBB"/>
    <w:rsid w:val="005545EB"/>
    <w:rsid w:val="005546B8"/>
    <w:rsid w:val="00554AA9"/>
    <w:rsid w:val="005559C3"/>
    <w:rsid w:val="00555E9F"/>
    <w:rsid w:val="0055616D"/>
    <w:rsid w:val="00556C19"/>
    <w:rsid w:val="005575B4"/>
    <w:rsid w:val="005576A3"/>
    <w:rsid w:val="00561798"/>
    <w:rsid w:val="00561B33"/>
    <w:rsid w:val="00561C37"/>
    <w:rsid w:val="00562046"/>
    <w:rsid w:val="005633E8"/>
    <w:rsid w:val="00563693"/>
    <w:rsid w:val="00563890"/>
    <w:rsid w:val="005639D7"/>
    <w:rsid w:val="00564268"/>
    <w:rsid w:val="005643F2"/>
    <w:rsid w:val="0056458C"/>
    <w:rsid w:val="00565DA0"/>
    <w:rsid w:val="00566252"/>
    <w:rsid w:val="00566347"/>
    <w:rsid w:val="00566834"/>
    <w:rsid w:val="00566D5C"/>
    <w:rsid w:val="00566F49"/>
    <w:rsid w:val="00567424"/>
    <w:rsid w:val="00567BFD"/>
    <w:rsid w:val="00567F91"/>
    <w:rsid w:val="00570A63"/>
    <w:rsid w:val="0057181F"/>
    <w:rsid w:val="005719C6"/>
    <w:rsid w:val="00571F91"/>
    <w:rsid w:val="005727AC"/>
    <w:rsid w:val="00572CAB"/>
    <w:rsid w:val="00572D53"/>
    <w:rsid w:val="00573685"/>
    <w:rsid w:val="00574384"/>
    <w:rsid w:val="005751D8"/>
    <w:rsid w:val="00575BEB"/>
    <w:rsid w:val="00575CBD"/>
    <w:rsid w:val="00575F76"/>
    <w:rsid w:val="00576487"/>
    <w:rsid w:val="00576BCF"/>
    <w:rsid w:val="0057794E"/>
    <w:rsid w:val="00580B36"/>
    <w:rsid w:val="00581322"/>
    <w:rsid w:val="00581510"/>
    <w:rsid w:val="00581EF3"/>
    <w:rsid w:val="005828DA"/>
    <w:rsid w:val="00582E8A"/>
    <w:rsid w:val="005839F4"/>
    <w:rsid w:val="00584B60"/>
    <w:rsid w:val="00586AE5"/>
    <w:rsid w:val="00586C09"/>
    <w:rsid w:val="005871E4"/>
    <w:rsid w:val="00587615"/>
    <w:rsid w:val="00587B80"/>
    <w:rsid w:val="00590428"/>
    <w:rsid w:val="0059093A"/>
    <w:rsid w:val="0059112D"/>
    <w:rsid w:val="005915EC"/>
    <w:rsid w:val="00592391"/>
    <w:rsid w:val="00594D69"/>
    <w:rsid w:val="005953C0"/>
    <w:rsid w:val="0059546E"/>
    <w:rsid w:val="00595599"/>
    <w:rsid w:val="0059669A"/>
    <w:rsid w:val="00596704"/>
    <w:rsid w:val="0059704D"/>
    <w:rsid w:val="00597067"/>
    <w:rsid w:val="005A026B"/>
    <w:rsid w:val="005A0852"/>
    <w:rsid w:val="005A1118"/>
    <w:rsid w:val="005A30E0"/>
    <w:rsid w:val="005A3240"/>
    <w:rsid w:val="005A369C"/>
    <w:rsid w:val="005A37AE"/>
    <w:rsid w:val="005A3AAA"/>
    <w:rsid w:val="005A3B5A"/>
    <w:rsid w:val="005A641E"/>
    <w:rsid w:val="005A6B71"/>
    <w:rsid w:val="005A76A7"/>
    <w:rsid w:val="005A7795"/>
    <w:rsid w:val="005A7A06"/>
    <w:rsid w:val="005A7FE7"/>
    <w:rsid w:val="005B062D"/>
    <w:rsid w:val="005B0C64"/>
    <w:rsid w:val="005B0C9B"/>
    <w:rsid w:val="005B0F56"/>
    <w:rsid w:val="005B19C6"/>
    <w:rsid w:val="005B1A1C"/>
    <w:rsid w:val="005B20FC"/>
    <w:rsid w:val="005B2F64"/>
    <w:rsid w:val="005B369D"/>
    <w:rsid w:val="005B394E"/>
    <w:rsid w:val="005B3F1C"/>
    <w:rsid w:val="005B4FE3"/>
    <w:rsid w:val="005B5AE3"/>
    <w:rsid w:val="005B5B79"/>
    <w:rsid w:val="005B6111"/>
    <w:rsid w:val="005B71BD"/>
    <w:rsid w:val="005B720E"/>
    <w:rsid w:val="005B72EF"/>
    <w:rsid w:val="005B7361"/>
    <w:rsid w:val="005C243A"/>
    <w:rsid w:val="005C2945"/>
    <w:rsid w:val="005C29EE"/>
    <w:rsid w:val="005C34E2"/>
    <w:rsid w:val="005C3C13"/>
    <w:rsid w:val="005C3D12"/>
    <w:rsid w:val="005C3E04"/>
    <w:rsid w:val="005C4B0B"/>
    <w:rsid w:val="005C4F89"/>
    <w:rsid w:val="005D1754"/>
    <w:rsid w:val="005D1A86"/>
    <w:rsid w:val="005D31E2"/>
    <w:rsid w:val="005D38E2"/>
    <w:rsid w:val="005D423E"/>
    <w:rsid w:val="005D4790"/>
    <w:rsid w:val="005D4982"/>
    <w:rsid w:val="005D55E9"/>
    <w:rsid w:val="005D59BE"/>
    <w:rsid w:val="005D63DF"/>
    <w:rsid w:val="005D721B"/>
    <w:rsid w:val="005D76D8"/>
    <w:rsid w:val="005D7770"/>
    <w:rsid w:val="005E015C"/>
    <w:rsid w:val="005E2373"/>
    <w:rsid w:val="005E2F4F"/>
    <w:rsid w:val="005E2FC5"/>
    <w:rsid w:val="005E3796"/>
    <w:rsid w:val="005E3FFD"/>
    <w:rsid w:val="005E6B04"/>
    <w:rsid w:val="005E6EB4"/>
    <w:rsid w:val="005F02B4"/>
    <w:rsid w:val="005F0328"/>
    <w:rsid w:val="005F056E"/>
    <w:rsid w:val="005F0748"/>
    <w:rsid w:val="005F198F"/>
    <w:rsid w:val="005F1CB6"/>
    <w:rsid w:val="005F2BA5"/>
    <w:rsid w:val="005F35BC"/>
    <w:rsid w:val="005F36FA"/>
    <w:rsid w:val="005F3739"/>
    <w:rsid w:val="005F3C67"/>
    <w:rsid w:val="005F4011"/>
    <w:rsid w:val="005F4C70"/>
    <w:rsid w:val="005F5C06"/>
    <w:rsid w:val="005F62BE"/>
    <w:rsid w:val="005F64C5"/>
    <w:rsid w:val="005F6555"/>
    <w:rsid w:val="005F7583"/>
    <w:rsid w:val="005F75B9"/>
    <w:rsid w:val="005F767A"/>
    <w:rsid w:val="005F77CC"/>
    <w:rsid w:val="00600909"/>
    <w:rsid w:val="00601176"/>
    <w:rsid w:val="006022B4"/>
    <w:rsid w:val="00603920"/>
    <w:rsid w:val="00604651"/>
    <w:rsid w:val="00604925"/>
    <w:rsid w:val="006052B9"/>
    <w:rsid w:val="00605699"/>
    <w:rsid w:val="00606239"/>
    <w:rsid w:val="00606860"/>
    <w:rsid w:val="00607154"/>
    <w:rsid w:val="006077FA"/>
    <w:rsid w:val="00607A2E"/>
    <w:rsid w:val="00607F7D"/>
    <w:rsid w:val="00610DBC"/>
    <w:rsid w:val="00611606"/>
    <w:rsid w:val="006123AA"/>
    <w:rsid w:val="00612A84"/>
    <w:rsid w:val="00613263"/>
    <w:rsid w:val="00613410"/>
    <w:rsid w:val="006134F7"/>
    <w:rsid w:val="00613775"/>
    <w:rsid w:val="00613A4D"/>
    <w:rsid w:val="00613D1E"/>
    <w:rsid w:val="00614AA8"/>
    <w:rsid w:val="00614EB0"/>
    <w:rsid w:val="00615F5D"/>
    <w:rsid w:val="0061608D"/>
    <w:rsid w:val="00616838"/>
    <w:rsid w:val="0061738F"/>
    <w:rsid w:val="00620938"/>
    <w:rsid w:val="00621773"/>
    <w:rsid w:val="00623010"/>
    <w:rsid w:val="00623C2C"/>
    <w:rsid w:val="00623EBD"/>
    <w:rsid w:val="00623FC9"/>
    <w:rsid w:val="006250EF"/>
    <w:rsid w:val="00625EAA"/>
    <w:rsid w:val="00626318"/>
    <w:rsid w:val="00630153"/>
    <w:rsid w:val="0063113B"/>
    <w:rsid w:val="006324B6"/>
    <w:rsid w:val="00632735"/>
    <w:rsid w:val="00633112"/>
    <w:rsid w:val="00633745"/>
    <w:rsid w:val="00633ED7"/>
    <w:rsid w:val="006344DF"/>
    <w:rsid w:val="00635043"/>
    <w:rsid w:val="00636587"/>
    <w:rsid w:val="0063719C"/>
    <w:rsid w:val="00637C3F"/>
    <w:rsid w:val="006400CF"/>
    <w:rsid w:val="00640709"/>
    <w:rsid w:val="00640A6A"/>
    <w:rsid w:val="006413B5"/>
    <w:rsid w:val="0064143B"/>
    <w:rsid w:val="00641841"/>
    <w:rsid w:val="00642DD8"/>
    <w:rsid w:val="00643B30"/>
    <w:rsid w:val="00644419"/>
    <w:rsid w:val="006447C2"/>
    <w:rsid w:val="006451EB"/>
    <w:rsid w:val="0064555F"/>
    <w:rsid w:val="0064651C"/>
    <w:rsid w:val="00646E73"/>
    <w:rsid w:val="006500BE"/>
    <w:rsid w:val="00650424"/>
    <w:rsid w:val="00650691"/>
    <w:rsid w:val="006506C9"/>
    <w:rsid w:val="00651B1D"/>
    <w:rsid w:val="0065266E"/>
    <w:rsid w:val="00652AF4"/>
    <w:rsid w:val="006530D4"/>
    <w:rsid w:val="00653C8E"/>
    <w:rsid w:val="00653FD2"/>
    <w:rsid w:val="006545E1"/>
    <w:rsid w:val="00654BAB"/>
    <w:rsid w:val="00655767"/>
    <w:rsid w:val="00656283"/>
    <w:rsid w:val="0065680C"/>
    <w:rsid w:val="00656A65"/>
    <w:rsid w:val="0065714A"/>
    <w:rsid w:val="006574A3"/>
    <w:rsid w:val="00657D7C"/>
    <w:rsid w:val="0066004B"/>
    <w:rsid w:val="006600C5"/>
    <w:rsid w:val="00660B1B"/>
    <w:rsid w:val="00661078"/>
    <w:rsid w:val="00662C9E"/>
    <w:rsid w:val="0066311D"/>
    <w:rsid w:val="00663E4E"/>
    <w:rsid w:val="0066696A"/>
    <w:rsid w:val="00666C8F"/>
    <w:rsid w:val="006675FB"/>
    <w:rsid w:val="0066786F"/>
    <w:rsid w:val="006703EF"/>
    <w:rsid w:val="00670488"/>
    <w:rsid w:val="00670FCD"/>
    <w:rsid w:val="0067105E"/>
    <w:rsid w:val="006710F8"/>
    <w:rsid w:val="00671D93"/>
    <w:rsid w:val="00671EA8"/>
    <w:rsid w:val="00673794"/>
    <w:rsid w:val="00674E38"/>
    <w:rsid w:val="00674F4C"/>
    <w:rsid w:val="00675012"/>
    <w:rsid w:val="0067661C"/>
    <w:rsid w:val="00677937"/>
    <w:rsid w:val="0068053E"/>
    <w:rsid w:val="0068117E"/>
    <w:rsid w:val="006812E1"/>
    <w:rsid w:val="006819D8"/>
    <w:rsid w:val="006820F6"/>
    <w:rsid w:val="00682343"/>
    <w:rsid w:val="00682ED5"/>
    <w:rsid w:val="0068316E"/>
    <w:rsid w:val="00683578"/>
    <w:rsid w:val="00683BCA"/>
    <w:rsid w:val="00683FF2"/>
    <w:rsid w:val="00684EFB"/>
    <w:rsid w:val="00685DAF"/>
    <w:rsid w:val="00686085"/>
    <w:rsid w:val="006866C8"/>
    <w:rsid w:val="00687065"/>
    <w:rsid w:val="006903E6"/>
    <w:rsid w:val="00690423"/>
    <w:rsid w:val="00690429"/>
    <w:rsid w:val="0069091B"/>
    <w:rsid w:val="00690BBB"/>
    <w:rsid w:val="006915BB"/>
    <w:rsid w:val="00691E42"/>
    <w:rsid w:val="00693689"/>
    <w:rsid w:val="00693AE7"/>
    <w:rsid w:val="00693C26"/>
    <w:rsid w:val="00694471"/>
    <w:rsid w:val="006964C0"/>
    <w:rsid w:val="00696DDE"/>
    <w:rsid w:val="00696E94"/>
    <w:rsid w:val="00697380"/>
    <w:rsid w:val="0069788A"/>
    <w:rsid w:val="00697A88"/>
    <w:rsid w:val="006A05E6"/>
    <w:rsid w:val="006A0B15"/>
    <w:rsid w:val="006A22E7"/>
    <w:rsid w:val="006A3082"/>
    <w:rsid w:val="006A321C"/>
    <w:rsid w:val="006A3327"/>
    <w:rsid w:val="006A35B1"/>
    <w:rsid w:val="006A3DD5"/>
    <w:rsid w:val="006A49A7"/>
    <w:rsid w:val="006A5783"/>
    <w:rsid w:val="006A67DD"/>
    <w:rsid w:val="006A7603"/>
    <w:rsid w:val="006A798A"/>
    <w:rsid w:val="006B0545"/>
    <w:rsid w:val="006B06E9"/>
    <w:rsid w:val="006B17DF"/>
    <w:rsid w:val="006B29DD"/>
    <w:rsid w:val="006B2C8A"/>
    <w:rsid w:val="006B2CE1"/>
    <w:rsid w:val="006B31AC"/>
    <w:rsid w:val="006B33EA"/>
    <w:rsid w:val="006B35C5"/>
    <w:rsid w:val="006B3AC9"/>
    <w:rsid w:val="006B3EE6"/>
    <w:rsid w:val="006B4B5D"/>
    <w:rsid w:val="006B54D2"/>
    <w:rsid w:val="006B651E"/>
    <w:rsid w:val="006B6909"/>
    <w:rsid w:val="006B7AB9"/>
    <w:rsid w:val="006B7B64"/>
    <w:rsid w:val="006C03DF"/>
    <w:rsid w:val="006C0E6B"/>
    <w:rsid w:val="006C0EF9"/>
    <w:rsid w:val="006C2F1D"/>
    <w:rsid w:val="006C3888"/>
    <w:rsid w:val="006C3A9B"/>
    <w:rsid w:val="006C4FDB"/>
    <w:rsid w:val="006C565B"/>
    <w:rsid w:val="006C61FD"/>
    <w:rsid w:val="006C6DDB"/>
    <w:rsid w:val="006C7039"/>
    <w:rsid w:val="006C779A"/>
    <w:rsid w:val="006D0037"/>
    <w:rsid w:val="006D02CC"/>
    <w:rsid w:val="006D0BD7"/>
    <w:rsid w:val="006D127D"/>
    <w:rsid w:val="006D14A3"/>
    <w:rsid w:val="006D18E7"/>
    <w:rsid w:val="006D1D71"/>
    <w:rsid w:val="006D261F"/>
    <w:rsid w:val="006D26D9"/>
    <w:rsid w:val="006D463F"/>
    <w:rsid w:val="006D4892"/>
    <w:rsid w:val="006D4C23"/>
    <w:rsid w:val="006D4CE6"/>
    <w:rsid w:val="006D50C7"/>
    <w:rsid w:val="006D65F3"/>
    <w:rsid w:val="006D7446"/>
    <w:rsid w:val="006E09FD"/>
    <w:rsid w:val="006E0C7D"/>
    <w:rsid w:val="006E0D44"/>
    <w:rsid w:val="006E1FC1"/>
    <w:rsid w:val="006E3303"/>
    <w:rsid w:val="006E3D30"/>
    <w:rsid w:val="006E4378"/>
    <w:rsid w:val="006E54E0"/>
    <w:rsid w:val="006E55E5"/>
    <w:rsid w:val="006E59E1"/>
    <w:rsid w:val="006E5D1B"/>
    <w:rsid w:val="006E6F9C"/>
    <w:rsid w:val="006F046C"/>
    <w:rsid w:val="006F0C29"/>
    <w:rsid w:val="006F0FF3"/>
    <w:rsid w:val="006F23D6"/>
    <w:rsid w:val="006F3173"/>
    <w:rsid w:val="006F35CF"/>
    <w:rsid w:val="006F3CD4"/>
    <w:rsid w:val="006F3ED8"/>
    <w:rsid w:val="006F5254"/>
    <w:rsid w:val="006F53EE"/>
    <w:rsid w:val="006F5CF4"/>
    <w:rsid w:val="006F5E8E"/>
    <w:rsid w:val="006F7152"/>
    <w:rsid w:val="006F7A41"/>
    <w:rsid w:val="006F7AA3"/>
    <w:rsid w:val="007003C1"/>
    <w:rsid w:val="007009DC"/>
    <w:rsid w:val="00700BA8"/>
    <w:rsid w:val="0070295C"/>
    <w:rsid w:val="00702DB2"/>
    <w:rsid w:val="00703341"/>
    <w:rsid w:val="00703BB7"/>
    <w:rsid w:val="00703DA6"/>
    <w:rsid w:val="007046CF"/>
    <w:rsid w:val="007055E9"/>
    <w:rsid w:val="007058FF"/>
    <w:rsid w:val="0070659D"/>
    <w:rsid w:val="00706BA4"/>
    <w:rsid w:val="0070752E"/>
    <w:rsid w:val="0071032C"/>
    <w:rsid w:val="007107F0"/>
    <w:rsid w:val="00711C98"/>
    <w:rsid w:val="0071356D"/>
    <w:rsid w:val="00713DE6"/>
    <w:rsid w:val="00713E5A"/>
    <w:rsid w:val="00713F3B"/>
    <w:rsid w:val="0071408F"/>
    <w:rsid w:val="007140F8"/>
    <w:rsid w:val="00714116"/>
    <w:rsid w:val="007143CC"/>
    <w:rsid w:val="007146C5"/>
    <w:rsid w:val="00714732"/>
    <w:rsid w:val="007164DE"/>
    <w:rsid w:val="007176DC"/>
    <w:rsid w:val="00717CA1"/>
    <w:rsid w:val="00717D84"/>
    <w:rsid w:val="007208C5"/>
    <w:rsid w:val="0072170C"/>
    <w:rsid w:val="0072180B"/>
    <w:rsid w:val="00721C7E"/>
    <w:rsid w:val="0072235D"/>
    <w:rsid w:val="00722D52"/>
    <w:rsid w:val="00724382"/>
    <w:rsid w:val="00725A29"/>
    <w:rsid w:val="00725D13"/>
    <w:rsid w:val="00725E64"/>
    <w:rsid w:val="00725FB0"/>
    <w:rsid w:val="007267A5"/>
    <w:rsid w:val="0072778C"/>
    <w:rsid w:val="00727881"/>
    <w:rsid w:val="0072793F"/>
    <w:rsid w:val="00727F64"/>
    <w:rsid w:val="00731106"/>
    <w:rsid w:val="007311C9"/>
    <w:rsid w:val="007315C4"/>
    <w:rsid w:val="00732017"/>
    <w:rsid w:val="00732581"/>
    <w:rsid w:val="007327F2"/>
    <w:rsid w:val="00732CF9"/>
    <w:rsid w:val="00733B6B"/>
    <w:rsid w:val="007340AA"/>
    <w:rsid w:val="00734EDA"/>
    <w:rsid w:val="00735BF2"/>
    <w:rsid w:val="0073674D"/>
    <w:rsid w:val="00736C0E"/>
    <w:rsid w:val="0074041E"/>
    <w:rsid w:val="00740D24"/>
    <w:rsid w:val="00741B89"/>
    <w:rsid w:val="00741E47"/>
    <w:rsid w:val="007421C3"/>
    <w:rsid w:val="00742643"/>
    <w:rsid w:val="007426F6"/>
    <w:rsid w:val="00742896"/>
    <w:rsid w:val="00743AED"/>
    <w:rsid w:val="00744424"/>
    <w:rsid w:val="00744C31"/>
    <w:rsid w:val="00744C8D"/>
    <w:rsid w:val="00745667"/>
    <w:rsid w:val="00745DB3"/>
    <w:rsid w:val="007463E1"/>
    <w:rsid w:val="00746ABF"/>
    <w:rsid w:val="00746C25"/>
    <w:rsid w:val="00747503"/>
    <w:rsid w:val="00747D50"/>
    <w:rsid w:val="00750571"/>
    <w:rsid w:val="00750579"/>
    <w:rsid w:val="00750A08"/>
    <w:rsid w:val="00750B01"/>
    <w:rsid w:val="007510A6"/>
    <w:rsid w:val="007510EC"/>
    <w:rsid w:val="00753EC8"/>
    <w:rsid w:val="00754B36"/>
    <w:rsid w:val="0075515B"/>
    <w:rsid w:val="00755FF2"/>
    <w:rsid w:val="0075612F"/>
    <w:rsid w:val="0075659C"/>
    <w:rsid w:val="00757141"/>
    <w:rsid w:val="0075748D"/>
    <w:rsid w:val="0075781D"/>
    <w:rsid w:val="007579A3"/>
    <w:rsid w:val="00760B69"/>
    <w:rsid w:val="00760E98"/>
    <w:rsid w:val="00761282"/>
    <w:rsid w:val="007616E5"/>
    <w:rsid w:val="0076180C"/>
    <w:rsid w:val="00761842"/>
    <w:rsid w:val="00761A59"/>
    <w:rsid w:val="00762502"/>
    <w:rsid w:val="00762D36"/>
    <w:rsid w:val="00763918"/>
    <w:rsid w:val="00763AFF"/>
    <w:rsid w:val="007643A5"/>
    <w:rsid w:val="00765638"/>
    <w:rsid w:val="0076579F"/>
    <w:rsid w:val="007662A1"/>
    <w:rsid w:val="00767196"/>
    <w:rsid w:val="00767253"/>
    <w:rsid w:val="00767616"/>
    <w:rsid w:val="007709D5"/>
    <w:rsid w:val="00771839"/>
    <w:rsid w:val="00771C38"/>
    <w:rsid w:val="00771E27"/>
    <w:rsid w:val="00771F8E"/>
    <w:rsid w:val="00772B25"/>
    <w:rsid w:val="00773DD3"/>
    <w:rsid w:val="00773FD7"/>
    <w:rsid w:val="0077431A"/>
    <w:rsid w:val="00776AA2"/>
    <w:rsid w:val="0077737B"/>
    <w:rsid w:val="00777BC1"/>
    <w:rsid w:val="00781614"/>
    <w:rsid w:val="00781F9B"/>
    <w:rsid w:val="00783B9C"/>
    <w:rsid w:val="00784C7E"/>
    <w:rsid w:val="0078549C"/>
    <w:rsid w:val="0078701D"/>
    <w:rsid w:val="0078702A"/>
    <w:rsid w:val="00790C0B"/>
    <w:rsid w:val="00790D6E"/>
    <w:rsid w:val="00791093"/>
    <w:rsid w:val="00791173"/>
    <w:rsid w:val="00791A32"/>
    <w:rsid w:val="00793473"/>
    <w:rsid w:val="00795561"/>
    <w:rsid w:val="00796F8A"/>
    <w:rsid w:val="0079764A"/>
    <w:rsid w:val="007976A9"/>
    <w:rsid w:val="007A009F"/>
    <w:rsid w:val="007A04DA"/>
    <w:rsid w:val="007A062F"/>
    <w:rsid w:val="007A0E99"/>
    <w:rsid w:val="007A0FBE"/>
    <w:rsid w:val="007A2777"/>
    <w:rsid w:val="007A31C2"/>
    <w:rsid w:val="007A3217"/>
    <w:rsid w:val="007A3428"/>
    <w:rsid w:val="007A36D0"/>
    <w:rsid w:val="007A4670"/>
    <w:rsid w:val="007A4924"/>
    <w:rsid w:val="007A5387"/>
    <w:rsid w:val="007A716C"/>
    <w:rsid w:val="007B04D7"/>
    <w:rsid w:val="007B14EA"/>
    <w:rsid w:val="007B396A"/>
    <w:rsid w:val="007B484B"/>
    <w:rsid w:val="007B48D3"/>
    <w:rsid w:val="007B6470"/>
    <w:rsid w:val="007B6953"/>
    <w:rsid w:val="007B6FF6"/>
    <w:rsid w:val="007B724A"/>
    <w:rsid w:val="007B7985"/>
    <w:rsid w:val="007B7DD1"/>
    <w:rsid w:val="007C0575"/>
    <w:rsid w:val="007C05CA"/>
    <w:rsid w:val="007C0A18"/>
    <w:rsid w:val="007C0B66"/>
    <w:rsid w:val="007C0B92"/>
    <w:rsid w:val="007C1394"/>
    <w:rsid w:val="007C1BE0"/>
    <w:rsid w:val="007C3B9D"/>
    <w:rsid w:val="007C4ECE"/>
    <w:rsid w:val="007C5649"/>
    <w:rsid w:val="007C5F44"/>
    <w:rsid w:val="007C6B51"/>
    <w:rsid w:val="007C6E61"/>
    <w:rsid w:val="007C76E6"/>
    <w:rsid w:val="007C7C88"/>
    <w:rsid w:val="007D00F5"/>
    <w:rsid w:val="007D01D6"/>
    <w:rsid w:val="007D1AB5"/>
    <w:rsid w:val="007D1B13"/>
    <w:rsid w:val="007D2310"/>
    <w:rsid w:val="007D2701"/>
    <w:rsid w:val="007D3119"/>
    <w:rsid w:val="007D32EF"/>
    <w:rsid w:val="007D349E"/>
    <w:rsid w:val="007D3515"/>
    <w:rsid w:val="007D3E71"/>
    <w:rsid w:val="007D3E7D"/>
    <w:rsid w:val="007D48E7"/>
    <w:rsid w:val="007D4EBD"/>
    <w:rsid w:val="007D50C6"/>
    <w:rsid w:val="007D663E"/>
    <w:rsid w:val="007D684F"/>
    <w:rsid w:val="007D700A"/>
    <w:rsid w:val="007D7BCC"/>
    <w:rsid w:val="007D7C92"/>
    <w:rsid w:val="007D7D56"/>
    <w:rsid w:val="007E0568"/>
    <w:rsid w:val="007E09D1"/>
    <w:rsid w:val="007E0F8E"/>
    <w:rsid w:val="007E14AF"/>
    <w:rsid w:val="007E15CA"/>
    <w:rsid w:val="007E15F7"/>
    <w:rsid w:val="007E18DE"/>
    <w:rsid w:val="007E199B"/>
    <w:rsid w:val="007E24DD"/>
    <w:rsid w:val="007E2D41"/>
    <w:rsid w:val="007E4716"/>
    <w:rsid w:val="007E50DC"/>
    <w:rsid w:val="007E628B"/>
    <w:rsid w:val="007E647D"/>
    <w:rsid w:val="007E6995"/>
    <w:rsid w:val="007E7674"/>
    <w:rsid w:val="007E7F3F"/>
    <w:rsid w:val="007F05B6"/>
    <w:rsid w:val="007F0C36"/>
    <w:rsid w:val="007F126C"/>
    <w:rsid w:val="007F12A4"/>
    <w:rsid w:val="007F1F0D"/>
    <w:rsid w:val="007F2ACB"/>
    <w:rsid w:val="007F3384"/>
    <w:rsid w:val="007F3E62"/>
    <w:rsid w:val="007F5355"/>
    <w:rsid w:val="007F53C1"/>
    <w:rsid w:val="007F6223"/>
    <w:rsid w:val="007F656C"/>
    <w:rsid w:val="007F7F6C"/>
    <w:rsid w:val="00800324"/>
    <w:rsid w:val="00801773"/>
    <w:rsid w:val="008026E2"/>
    <w:rsid w:val="00802873"/>
    <w:rsid w:val="00802942"/>
    <w:rsid w:val="00803CFD"/>
    <w:rsid w:val="00805515"/>
    <w:rsid w:val="00805D5A"/>
    <w:rsid w:val="008060EA"/>
    <w:rsid w:val="00806C45"/>
    <w:rsid w:val="00807B50"/>
    <w:rsid w:val="0081051D"/>
    <w:rsid w:val="008116AA"/>
    <w:rsid w:val="00811DC7"/>
    <w:rsid w:val="008120B6"/>
    <w:rsid w:val="0081226F"/>
    <w:rsid w:val="00812F64"/>
    <w:rsid w:val="008133C0"/>
    <w:rsid w:val="00814C5A"/>
    <w:rsid w:val="008162FC"/>
    <w:rsid w:val="008167C3"/>
    <w:rsid w:val="0081713A"/>
    <w:rsid w:val="008177BB"/>
    <w:rsid w:val="00817F5E"/>
    <w:rsid w:val="00820F78"/>
    <w:rsid w:val="0082153F"/>
    <w:rsid w:val="008235AD"/>
    <w:rsid w:val="00824A69"/>
    <w:rsid w:val="008254E8"/>
    <w:rsid w:val="008272B3"/>
    <w:rsid w:val="008277A0"/>
    <w:rsid w:val="0083165D"/>
    <w:rsid w:val="008316E1"/>
    <w:rsid w:val="00831882"/>
    <w:rsid w:val="0083306D"/>
    <w:rsid w:val="00834787"/>
    <w:rsid w:val="0083563D"/>
    <w:rsid w:val="00835B0E"/>
    <w:rsid w:val="00835F30"/>
    <w:rsid w:val="0083627E"/>
    <w:rsid w:val="00836658"/>
    <w:rsid w:val="0084041C"/>
    <w:rsid w:val="00840A64"/>
    <w:rsid w:val="00840EE1"/>
    <w:rsid w:val="00841083"/>
    <w:rsid w:val="00841A35"/>
    <w:rsid w:val="0084265D"/>
    <w:rsid w:val="00842B08"/>
    <w:rsid w:val="00842DAF"/>
    <w:rsid w:val="00846748"/>
    <w:rsid w:val="0084728C"/>
    <w:rsid w:val="008473CF"/>
    <w:rsid w:val="00847504"/>
    <w:rsid w:val="00847D60"/>
    <w:rsid w:val="00847E6B"/>
    <w:rsid w:val="00851F2F"/>
    <w:rsid w:val="00852965"/>
    <w:rsid w:val="0085366B"/>
    <w:rsid w:val="00854143"/>
    <w:rsid w:val="0085422B"/>
    <w:rsid w:val="00854297"/>
    <w:rsid w:val="00854D48"/>
    <w:rsid w:val="00855AF0"/>
    <w:rsid w:val="00855C97"/>
    <w:rsid w:val="00855E8C"/>
    <w:rsid w:val="00856283"/>
    <w:rsid w:val="00856512"/>
    <w:rsid w:val="008600CC"/>
    <w:rsid w:val="00860168"/>
    <w:rsid w:val="008601E1"/>
    <w:rsid w:val="00860365"/>
    <w:rsid w:val="008605DD"/>
    <w:rsid w:val="00860609"/>
    <w:rsid w:val="00860669"/>
    <w:rsid w:val="00861986"/>
    <w:rsid w:val="00861CE9"/>
    <w:rsid w:val="0086214F"/>
    <w:rsid w:val="00862AA9"/>
    <w:rsid w:val="00863FE9"/>
    <w:rsid w:val="0086521F"/>
    <w:rsid w:val="008659D2"/>
    <w:rsid w:val="00870593"/>
    <w:rsid w:val="0087074A"/>
    <w:rsid w:val="008708A9"/>
    <w:rsid w:val="00870BAA"/>
    <w:rsid w:val="00870C51"/>
    <w:rsid w:val="008716B4"/>
    <w:rsid w:val="00871DC0"/>
    <w:rsid w:val="008724E9"/>
    <w:rsid w:val="00873012"/>
    <w:rsid w:val="00873357"/>
    <w:rsid w:val="00875DD8"/>
    <w:rsid w:val="0087654B"/>
    <w:rsid w:val="00880303"/>
    <w:rsid w:val="00880350"/>
    <w:rsid w:val="00880717"/>
    <w:rsid w:val="0088073B"/>
    <w:rsid w:val="00880C9A"/>
    <w:rsid w:val="00880E39"/>
    <w:rsid w:val="00881213"/>
    <w:rsid w:val="00883406"/>
    <w:rsid w:val="0088381E"/>
    <w:rsid w:val="00883C01"/>
    <w:rsid w:val="00884003"/>
    <w:rsid w:val="008850C6"/>
    <w:rsid w:val="00885111"/>
    <w:rsid w:val="00885BDB"/>
    <w:rsid w:val="00885D83"/>
    <w:rsid w:val="00887DA2"/>
    <w:rsid w:val="00890808"/>
    <w:rsid w:val="00890CEF"/>
    <w:rsid w:val="008917BA"/>
    <w:rsid w:val="00893D43"/>
    <w:rsid w:val="0089468F"/>
    <w:rsid w:val="00896723"/>
    <w:rsid w:val="0089719D"/>
    <w:rsid w:val="008975F7"/>
    <w:rsid w:val="00897920"/>
    <w:rsid w:val="00897A20"/>
    <w:rsid w:val="008A055B"/>
    <w:rsid w:val="008A0835"/>
    <w:rsid w:val="008A10CA"/>
    <w:rsid w:val="008A2ACF"/>
    <w:rsid w:val="008A31C1"/>
    <w:rsid w:val="008A455A"/>
    <w:rsid w:val="008A4CA5"/>
    <w:rsid w:val="008A4CDC"/>
    <w:rsid w:val="008A6BE8"/>
    <w:rsid w:val="008A6D4E"/>
    <w:rsid w:val="008A712D"/>
    <w:rsid w:val="008A7C02"/>
    <w:rsid w:val="008B012B"/>
    <w:rsid w:val="008B0314"/>
    <w:rsid w:val="008B049D"/>
    <w:rsid w:val="008B134B"/>
    <w:rsid w:val="008B15A1"/>
    <w:rsid w:val="008B22CF"/>
    <w:rsid w:val="008B3126"/>
    <w:rsid w:val="008B3296"/>
    <w:rsid w:val="008B5438"/>
    <w:rsid w:val="008B6E41"/>
    <w:rsid w:val="008B7525"/>
    <w:rsid w:val="008B7604"/>
    <w:rsid w:val="008B765D"/>
    <w:rsid w:val="008C005E"/>
    <w:rsid w:val="008C01BA"/>
    <w:rsid w:val="008C0527"/>
    <w:rsid w:val="008C062D"/>
    <w:rsid w:val="008C0844"/>
    <w:rsid w:val="008C1B15"/>
    <w:rsid w:val="008C36AE"/>
    <w:rsid w:val="008C36EA"/>
    <w:rsid w:val="008C382B"/>
    <w:rsid w:val="008C48C3"/>
    <w:rsid w:val="008C4C6E"/>
    <w:rsid w:val="008C4D84"/>
    <w:rsid w:val="008C5535"/>
    <w:rsid w:val="008C5771"/>
    <w:rsid w:val="008C6C8B"/>
    <w:rsid w:val="008D0098"/>
    <w:rsid w:val="008D0128"/>
    <w:rsid w:val="008D02D2"/>
    <w:rsid w:val="008D0D64"/>
    <w:rsid w:val="008D108D"/>
    <w:rsid w:val="008D1CEB"/>
    <w:rsid w:val="008D229D"/>
    <w:rsid w:val="008D2883"/>
    <w:rsid w:val="008D3688"/>
    <w:rsid w:val="008D3E50"/>
    <w:rsid w:val="008D49B5"/>
    <w:rsid w:val="008D4B58"/>
    <w:rsid w:val="008D55DC"/>
    <w:rsid w:val="008D634B"/>
    <w:rsid w:val="008D6AA9"/>
    <w:rsid w:val="008D6DA1"/>
    <w:rsid w:val="008E006E"/>
    <w:rsid w:val="008E0E68"/>
    <w:rsid w:val="008E13C0"/>
    <w:rsid w:val="008E14F0"/>
    <w:rsid w:val="008E3D8D"/>
    <w:rsid w:val="008E3E2B"/>
    <w:rsid w:val="008E43A9"/>
    <w:rsid w:val="008E4592"/>
    <w:rsid w:val="008E5242"/>
    <w:rsid w:val="008E533C"/>
    <w:rsid w:val="008E544F"/>
    <w:rsid w:val="008E6038"/>
    <w:rsid w:val="008E62E3"/>
    <w:rsid w:val="008E6432"/>
    <w:rsid w:val="008E6604"/>
    <w:rsid w:val="008E6CEB"/>
    <w:rsid w:val="008E7416"/>
    <w:rsid w:val="008F18B0"/>
    <w:rsid w:val="008F1F75"/>
    <w:rsid w:val="008F2D15"/>
    <w:rsid w:val="008F3E0B"/>
    <w:rsid w:val="008F6645"/>
    <w:rsid w:val="008F73A7"/>
    <w:rsid w:val="008F7765"/>
    <w:rsid w:val="008F7E8B"/>
    <w:rsid w:val="00900235"/>
    <w:rsid w:val="00900387"/>
    <w:rsid w:val="0090040D"/>
    <w:rsid w:val="00900A25"/>
    <w:rsid w:val="00900FAB"/>
    <w:rsid w:val="00900FD4"/>
    <w:rsid w:val="009013BF"/>
    <w:rsid w:val="00901723"/>
    <w:rsid w:val="00901957"/>
    <w:rsid w:val="00901C9F"/>
    <w:rsid w:val="00903534"/>
    <w:rsid w:val="00903553"/>
    <w:rsid w:val="00903B37"/>
    <w:rsid w:val="0090425A"/>
    <w:rsid w:val="0090515D"/>
    <w:rsid w:val="009055BF"/>
    <w:rsid w:val="0090574C"/>
    <w:rsid w:val="009068C9"/>
    <w:rsid w:val="00906ABF"/>
    <w:rsid w:val="00906C6C"/>
    <w:rsid w:val="00906F6E"/>
    <w:rsid w:val="009075C2"/>
    <w:rsid w:val="00907FEB"/>
    <w:rsid w:val="00910169"/>
    <w:rsid w:val="00910878"/>
    <w:rsid w:val="00910E6A"/>
    <w:rsid w:val="009110DF"/>
    <w:rsid w:val="009110E8"/>
    <w:rsid w:val="009114E3"/>
    <w:rsid w:val="00911837"/>
    <w:rsid w:val="0091278F"/>
    <w:rsid w:val="00912EDD"/>
    <w:rsid w:val="009134FF"/>
    <w:rsid w:val="00914AAC"/>
    <w:rsid w:val="00915057"/>
    <w:rsid w:val="0091524E"/>
    <w:rsid w:val="0091544D"/>
    <w:rsid w:val="00915499"/>
    <w:rsid w:val="00916303"/>
    <w:rsid w:val="0091745F"/>
    <w:rsid w:val="00917BD2"/>
    <w:rsid w:val="00917C53"/>
    <w:rsid w:val="00921D2D"/>
    <w:rsid w:val="009224C9"/>
    <w:rsid w:val="00922F2A"/>
    <w:rsid w:val="00922F37"/>
    <w:rsid w:val="0092578D"/>
    <w:rsid w:val="00925B27"/>
    <w:rsid w:val="00925F75"/>
    <w:rsid w:val="0092672D"/>
    <w:rsid w:val="009268B4"/>
    <w:rsid w:val="00927004"/>
    <w:rsid w:val="009272C1"/>
    <w:rsid w:val="00927B69"/>
    <w:rsid w:val="009303BE"/>
    <w:rsid w:val="009304AB"/>
    <w:rsid w:val="00930E1B"/>
    <w:rsid w:val="00931097"/>
    <w:rsid w:val="00931912"/>
    <w:rsid w:val="00931AFC"/>
    <w:rsid w:val="00932415"/>
    <w:rsid w:val="00932CDB"/>
    <w:rsid w:val="00934F09"/>
    <w:rsid w:val="0093508B"/>
    <w:rsid w:val="00935ECE"/>
    <w:rsid w:val="00936563"/>
    <w:rsid w:val="009374D7"/>
    <w:rsid w:val="00937A5A"/>
    <w:rsid w:val="009423F8"/>
    <w:rsid w:val="00942809"/>
    <w:rsid w:val="009428E6"/>
    <w:rsid w:val="00942D4B"/>
    <w:rsid w:val="009444AD"/>
    <w:rsid w:val="00946B61"/>
    <w:rsid w:val="00946E24"/>
    <w:rsid w:val="00946FF8"/>
    <w:rsid w:val="00947379"/>
    <w:rsid w:val="009476D0"/>
    <w:rsid w:val="00947F18"/>
    <w:rsid w:val="00947F37"/>
    <w:rsid w:val="0095006E"/>
    <w:rsid w:val="00951E0E"/>
    <w:rsid w:val="009522B5"/>
    <w:rsid w:val="00952401"/>
    <w:rsid w:val="009528DD"/>
    <w:rsid w:val="00952948"/>
    <w:rsid w:val="009529B2"/>
    <w:rsid w:val="009530A8"/>
    <w:rsid w:val="0095377B"/>
    <w:rsid w:val="009537C5"/>
    <w:rsid w:val="00953E84"/>
    <w:rsid w:val="00954716"/>
    <w:rsid w:val="00954CCE"/>
    <w:rsid w:val="00955853"/>
    <w:rsid w:val="009563F2"/>
    <w:rsid w:val="00956FE0"/>
    <w:rsid w:val="009572A7"/>
    <w:rsid w:val="00960824"/>
    <w:rsid w:val="00960D80"/>
    <w:rsid w:val="00961BB5"/>
    <w:rsid w:val="00961F62"/>
    <w:rsid w:val="00963E4D"/>
    <w:rsid w:val="0096425A"/>
    <w:rsid w:val="009654B5"/>
    <w:rsid w:val="0096563D"/>
    <w:rsid w:val="00965672"/>
    <w:rsid w:val="00966962"/>
    <w:rsid w:val="00967350"/>
    <w:rsid w:val="00967C60"/>
    <w:rsid w:val="009701BF"/>
    <w:rsid w:val="00970B5F"/>
    <w:rsid w:val="00970FF7"/>
    <w:rsid w:val="0097112B"/>
    <w:rsid w:val="009714D3"/>
    <w:rsid w:val="009725FC"/>
    <w:rsid w:val="009728A2"/>
    <w:rsid w:val="00972928"/>
    <w:rsid w:val="00972E18"/>
    <w:rsid w:val="009731C3"/>
    <w:rsid w:val="009743F9"/>
    <w:rsid w:val="00974BEE"/>
    <w:rsid w:val="00975E2E"/>
    <w:rsid w:val="0097620B"/>
    <w:rsid w:val="009771E3"/>
    <w:rsid w:val="00977782"/>
    <w:rsid w:val="00977A0A"/>
    <w:rsid w:val="00977B63"/>
    <w:rsid w:val="00980CCD"/>
    <w:rsid w:val="009812BB"/>
    <w:rsid w:val="0098183B"/>
    <w:rsid w:val="00981D94"/>
    <w:rsid w:val="009829F6"/>
    <w:rsid w:val="00982E00"/>
    <w:rsid w:val="0098308C"/>
    <w:rsid w:val="009832C0"/>
    <w:rsid w:val="009836B3"/>
    <w:rsid w:val="00983885"/>
    <w:rsid w:val="00983A9E"/>
    <w:rsid w:val="00984E61"/>
    <w:rsid w:val="00985768"/>
    <w:rsid w:val="00986A5A"/>
    <w:rsid w:val="00986B2A"/>
    <w:rsid w:val="00987536"/>
    <w:rsid w:val="00990F56"/>
    <w:rsid w:val="00991F67"/>
    <w:rsid w:val="00991F9A"/>
    <w:rsid w:val="00992C2D"/>
    <w:rsid w:val="009930CC"/>
    <w:rsid w:val="00993DC3"/>
    <w:rsid w:val="00993E0A"/>
    <w:rsid w:val="009944E5"/>
    <w:rsid w:val="00995D34"/>
    <w:rsid w:val="00995DE7"/>
    <w:rsid w:val="00996A55"/>
    <w:rsid w:val="00996AD8"/>
    <w:rsid w:val="00997650"/>
    <w:rsid w:val="009977BE"/>
    <w:rsid w:val="00997CEF"/>
    <w:rsid w:val="009A045A"/>
    <w:rsid w:val="009A049B"/>
    <w:rsid w:val="009A0FB9"/>
    <w:rsid w:val="009A1026"/>
    <w:rsid w:val="009A1A85"/>
    <w:rsid w:val="009A2270"/>
    <w:rsid w:val="009A2A6E"/>
    <w:rsid w:val="009A3394"/>
    <w:rsid w:val="009A434B"/>
    <w:rsid w:val="009A4C51"/>
    <w:rsid w:val="009A5377"/>
    <w:rsid w:val="009A54DC"/>
    <w:rsid w:val="009A667F"/>
    <w:rsid w:val="009A6FD1"/>
    <w:rsid w:val="009A74FE"/>
    <w:rsid w:val="009A7EA7"/>
    <w:rsid w:val="009B0146"/>
    <w:rsid w:val="009B0736"/>
    <w:rsid w:val="009B1983"/>
    <w:rsid w:val="009B1B34"/>
    <w:rsid w:val="009B3046"/>
    <w:rsid w:val="009B3CE3"/>
    <w:rsid w:val="009B4469"/>
    <w:rsid w:val="009B554C"/>
    <w:rsid w:val="009B5C2D"/>
    <w:rsid w:val="009C038B"/>
    <w:rsid w:val="009C0BE0"/>
    <w:rsid w:val="009C0C50"/>
    <w:rsid w:val="009C248F"/>
    <w:rsid w:val="009C2C31"/>
    <w:rsid w:val="009C35B9"/>
    <w:rsid w:val="009C4895"/>
    <w:rsid w:val="009C6381"/>
    <w:rsid w:val="009C6819"/>
    <w:rsid w:val="009C684D"/>
    <w:rsid w:val="009C6A33"/>
    <w:rsid w:val="009C7D4B"/>
    <w:rsid w:val="009D0536"/>
    <w:rsid w:val="009D15BB"/>
    <w:rsid w:val="009D1A79"/>
    <w:rsid w:val="009D1E87"/>
    <w:rsid w:val="009D1FC1"/>
    <w:rsid w:val="009D2F5D"/>
    <w:rsid w:val="009D34AD"/>
    <w:rsid w:val="009D3C57"/>
    <w:rsid w:val="009D5056"/>
    <w:rsid w:val="009D5675"/>
    <w:rsid w:val="009D5FA5"/>
    <w:rsid w:val="009D725B"/>
    <w:rsid w:val="009E065C"/>
    <w:rsid w:val="009E0C1B"/>
    <w:rsid w:val="009E0CD0"/>
    <w:rsid w:val="009E111B"/>
    <w:rsid w:val="009E1185"/>
    <w:rsid w:val="009E137F"/>
    <w:rsid w:val="009E1E05"/>
    <w:rsid w:val="009E215D"/>
    <w:rsid w:val="009E2274"/>
    <w:rsid w:val="009E3B08"/>
    <w:rsid w:val="009E4221"/>
    <w:rsid w:val="009E455D"/>
    <w:rsid w:val="009E4D45"/>
    <w:rsid w:val="009E538D"/>
    <w:rsid w:val="009E570C"/>
    <w:rsid w:val="009E5A67"/>
    <w:rsid w:val="009E651A"/>
    <w:rsid w:val="009E6607"/>
    <w:rsid w:val="009E6C2E"/>
    <w:rsid w:val="009E73AC"/>
    <w:rsid w:val="009E7E35"/>
    <w:rsid w:val="009F02A2"/>
    <w:rsid w:val="009F0B12"/>
    <w:rsid w:val="009F1060"/>
    <w:rsid w:val="009F23A0"/>
    <w:rsid w:val="009F3310"/>
    <w:rsid w:val="009F3643"/>
    <w:rsid w:val="009F39C1"/>
    <w:rsid w:val="009F3BEF"/>
    <w:rsid w:val="009F4829"/>
    <w:rsid w:val="009F5378"/>
    <w:rsid w:val="009F5436"/>
    <w:rsid w:val="009F550B"/>
    <w:rsid w:val="009F5749"/>
    <w:rsid w:val="009F588C"/>
    <w:rsid w:val="009F602C"/>
    <w:rsid w:val="009F61AF"/>
    <w:rsid w:val="009F6CE3"/>
    <w:rsid w:val="009F6DCD"/>
    <w:rsid w:val="009F70E6"/>
    <w:rsid w:val="009F7812"/>
    <w:rsid w:val="009F7BAD"/>
    <w:rsid w:val="00A014EB"/>
    <w:rsid w:val="00A02622"/>
    <w:rsid w:val="00A02C73"/>
    <w:rsid w:val="00A037C1"/>
    <w:rsid w:val="00A03F5D"/>
    <w:rsid w:val="00A04192"/>
    <w:rsid w:val="00A05C0C"/>
    <w:rsid w:val="00A076D3"/>
    <w:rsid w:val="00A10C2D"/>
    <w:rsid w:val="00A10DD8"/>
    <w:rsid w:val="00A1236E"/>
    <w:rsid w:val="00A13230"/>
    <w:rsid w:val="00A13960"/>
    <w:rsid w:val="00A13A6B"/>
    <w:rsid w:val="00A13D59"/>
    <w:rsid w:val="00A157E0"/>
    <w:rsid w:val="00A16149"/>
    <w:rsid w:val="00A1616B"/>
    <w:rsid w:val="00A164DB"/>
    <w:rsid w:val="00A1676C"/>
    <w:rsid w:val="00A167D0"/>
    <w:rsid w:val="00A16810"/>
    <w:rsid w:val="00A17099"/>
    <w:rsid w:val="00A20159"/>
    <w:rsid w:val="00A21DFA"/>
    <w:rsid w:val="00A22DDF"/>
    <w:rsid w:val="00A22DF9"/>
    <w:rsid w:val="00A2313E"/>
    <w:rsid w:val="00A23A18"/>
    <w:rsid w:val="00A2417C"/>
    <w:rsid w:val="00A24531"/>
    <w:rsid w:val="00A25DD8"/>
    <w:rsid w:val="00A25E22"/>
    <w:rsid w:val="00A26508"/>
    <w:rsid w:val="00A26563"/>
    <w:rsid w:val="00A26ECB"/>
    <w:rsid w:val="00A27A66"/>
    <w:rsid w:val="00A30510"/>
    <w:rsid w:val="00A32604"/>
    <w:rsid w:val="00A32E45"/>
    <w:rsid w:val="00A33217"/>
    <w:rsid w:val="00A354AF"/>
    <w:rsid w:val="00A354DE"/>
    <w:rsid w:val="00A35766"/>
    <w:rsid w:val="00A35814"/>
    <w:rsid w:val="00A35FF3"/>
    <w:rsid w:val="00A36BF9"/>
    <w:rsid w:val="00A401B4"/>
    <w:rsid w:val="00A4121C"/>
    <w:rsid w:val="00A41277"/>
    <w:rsid w:val="00A41584"/>
    <w:rsid w:val="00A416D3"/>
    <w:rsid w:val="00A41788"/>
    <w:rsid w:val="00A42506"/>
    <w:rsid w:val="00A42CDB"/>
    <w:rsid w:val="00A43394"/>
    <w:rsid w:val="00A4351A"/>
    <w:rsid w:val="00A43726"/>
    <w:rsid w:val="00A47151"/>
    <w:rsid w:val="00A4761C"/>
    <w:rsid w:val="00A5105E"/>
    <w:rsid w:val="00A511F5"/>
    <w:rsid w:val="00A52E23"/>
    <w:rsid w:val="00A53203"/>
    <w:rsid w:val="00A53BEC"/>
    <w:rsid w:val="00A53FD9"/>
    <w:rsid w:val="00A54446"/>
    <w:rsid w:val="00A5511A"/>
    <w:rsid w:val="00A565DC"/>
    <w:rsid w:val="00A57025"/>
    <w:rsid w:val="00A60C86"/>
    <w:rsid w:val="00A612C1"/>
    <w:rsid w:val="00A6221B"/>
    <w:rsid w:val="00A62307"/>
    <w:rsid w:val="00A62E1C"/>
    <w:rsid w:val="00A63892"/>
    <w:rsid w:val="00A641B4"/>
    <w:rsid w:val="00A647F2"/>
    <w:rsid w:val="00A657E9"/>
    <w:rsid w:val="00A65C21"/>
    <w:rsid w:val="00A66773"/>
    <w:rsid w:val="00A66BF2"/>
    <w:rsid w:val="00A6710F"/>
    <w:rsid w:val="00A67516"/>
    <w:rsid w:val="00A675CB"/>
    <w:rsid w:val="00A702A0"/>
    <w:rsid w:val="00A70A8C"/>
    <w:rsid w:val="00A71C8C"/>
    <w:rsid w:val="00A71D3E"/>
    <w:rsid w:val="00A72542"/>
    <w:rsid w:val="00A73B42"/>
    <w:rsid w:val="00A74F2D"/>
    <w:rsid w:val="00A75002"/>
    <w:rsid w:val="00A7574F"/>
    <w:rsid w:val="00A765B2"/>
    <w:rsid w:val="00A768EB"/>
    <w:rsid w:val="00A77B3B"/>
    <w:rsid w:val="00A805ED"/>
    <w:rsid w:val="00A80CB5"/>
    <w:rsid w:val="00A80F5F"/>
    <w:rsid w:val="00A81357"/>
    <w:rsid w:val="00A817C8"/>
    <w:rsid w:val="00A81C31"/>
    <w:rsid w:val="00A81F1A"/>
    <w:rsid w:val="00A82127"/>
    <w:rsid w:val="00A82B37"/>
    <w:rsid w:val="00A841CC"/>
    <w:rsid w:val="00A85D40"/>
    <w:rsid w:val="00A86125"/>
    <w:rsid w:val="00A86260"/>
    <w:rsid w:val="00A8637A"/>
    <w:rsid w:val="00A86EE6"/>
    <w:rsid w:val="00A87951"/>
    <w:rsid w:val="00A87CC4"/>
    <w:rsid w:val="00A87D0F"/>
    <w:rsid w:val="00A9079F"/>
    <w:rsid w:val="00A90D3F"/>
    <w:rsid w:val="00A90D63"/>
    <w:rsid w:val="00A90E18"/>
    <w:rsid w:val="00A90E6C"/>
    <w:rsid w:val="00A93084"/>
    <w:rsid w:val="00A95A66"/>
    <w:rsid w:val="00A95DB4"/>
    <w:rsid w:val="00A960F8"/>
    <w:rsid w:val="00A9611F"/>
    <w:rsid w:val="00A96578"/>
    <w:rsid w:val="00A96A4F"/>
    <w:rsid w:val="00A96F75"/>
    <w:rsid w:val="00A97D67"/>
    <w:rsid w:val="00AA10A0"/>
    <w:rsid w:val="00AA1559"/>
    <w:rsid w:val="00AA2232"/>
    <w:rsid w:val="00AA2245"/>
    <w:rsid w:val="00AA2E92"/>
    <w:rsid w:val="00AA38CD"/>
    <w:rsid w:val="00AA3C28"/>
    <w:rsid w:val="00AA46B1"/>
    <w:rsid w:val="00AA4751"/>
    <w:rsid w:val="00AA485A"/>
    <w:rsid w:val="00AA5466"/>
    <w:rsid w:val="00AA56B3"/>
    <w:rsid w:val="00AA5BA4"/>
    <w:rsid w:val="00AA67B8"/>
    <w:rsid w:val="00AA6D6B"/>
    <w:rsid w:val="00AA6EDB"/>
    <w:rsid w:val="00AA72C9"/>
    <w:rsid w:val="00AB096D"/>
    <w:rsid w:val="00AB1F46"/>
    <w:rsid w:val="00AB2CAF"/>
    <w:rsid w:val="00AB3584"/>
    <w:rsid w:val="00AB3BEA"/>
    <w:rsid w:val="00AB4201"/>
    <w:rsid w:val="00AB4D2C"/>
    <w:rsid w:val="00AB5453"/>
    <w:rsid w:val="00AB55D4"/>
    <w:rsid w:val="00AB7057"/>
    <w:rsid w:val="00AB7756"/>
    <w:rsid w:val="00AB7B37"/>
    <w:rsid w:val="00AC18C1"/>
    <w:rsid w:val="00AC2C80"/>
    <w:rsid w:val="00AC4C2A"/>
    <w:rsid w:val="00AC4F80"/>
    <w:rsid w:val="00AC5C65"/>
    <w:rsid w:val="00AC67E2"/>
    <w:rsid w:val="00AC70AF"/>
    <w:rsid w:val="00AC7CC7"/>
    <w:rsid w:val="00AC7D7B"/>
    <w:rsid w:val="00AC7F3E"/>
    <w:rsid w:val="00AD062B"/>
    <w:rsid w:val="00AD151B"/>
    <w:rsid w:val="00AD1BF4"/>
    <w:rsid w:val="00AD2D2D"/>
    <w:rsid w:val="00AD2D7C"/>
    <w:rsid w:val="00AD5505"/>
    <w:rsid w:val="00AD6308"/>
    <w:rsid w:val="00AD6BB4"/>
    <w:rsid w:val="00AD78C1"/>
    <w:rsid w:val="00AD7B3A"/>
    <w:rsid w:val="00AE0099"/>
    <w:rsid w:val="00AE0272"/>
    <w:rsid w:val="00AE0890"/>
    <w:rsid w:val="00AE0CA5"/>
    <w:rsid w:val="00AE0DA5"/>
    <w:rsid w:val="00AE14C8"/>
    <w:rsid w:val="00AE1A2D"/>
    <w:rsid w:val="00AE2251"/>
    <w:rsid w:val="00AE2992"/>
    <w:rsid w:val="00AE390F"/>
    <w:rsid w:val="00AE47BE"/>
    <w:rsid w:val="00AE5BF0"/>
    <w:rsid w:val="00AE6A07"/>
    <w:rsid w:val="00AE6C2A"/>
    <w:rsid w:val="00AE75BD"/>
    <w:rsid w:val="00AF0311"/>
    <w:rsid w:val="00AF19BF"/>
    <w:rsid w:val="00AF2591"/>
    <w:rsid w:val="00AF2AA2"/>
    <w:rsid w:val="00AF34AE"/>
    <w:rsid w:val="00AF3DA7"/>
    <w:rsid w:val="00AF45AD"/>
    <w:rsid w:val="00AF53B2"/>
    <w:rsid w:val="00AF6093"/>
    <w:rsid w:val="00AF6FFB"/>
    <w:rsid w:val="00B014DF"/>
    <w:rsid w:val="00B0268F"/>
    <w:rsid w:val="00B027C7"/>
    <w:rsid w:val="00B027E9"/>
    <w:rsid w:val="00B03490"/>
    <w:rsid w:val="00B04128"/>
    <w:rsid w:val="00B044B9"/>
    <w:rsid w:val="00B048B7"/>
    <w:rsid w:val="00B052AA"/>
    <w:rsid w:val="00B05587"/>
    <w:rsid w:val="00B0559D"/>
    <w:rsid w:val="00B05EBC"/>
    <w:rsid w:val="00B05EF1"/>
    <w:rsid w:val="00B05F4C"/>
    <w:rsid w:val="00B07276"/>
    <w:rsid w:val="00B07803"/>
    <w:rsid w:val="00B104DE"/>
    <w:rsid w:val="00B1078E"/>
    <w:rsid w:val="00B12149"/>
    <w:rsid w:val="00B12FA0"/>
    <w:rsid w:val="00B1313B"/>
    <w:rsid w:val="00B139F7"/>
    <w:rsid w:val="00B13A45"/>
    <w:rsid w:val="00B13F53"/>
    <w:rsid w:val="00B145A5"/>
    <w:rsid w:val="00B15B2E"/>
    <w:rsid w:val="00B16B2D"/>
    <w:rsid w:val="00B1738A"/>
    <w:rsid w:val="00B175C0"/>
    <w:rsid w:val="00B17751"/>
    <w:rsid w:val="00B177A0"/>
    <w:rsid w:val="00B215C2"/>
    <w:rsid w:val="00B21CA8"/>
    <w:rsid w:val="00B21EDD"/>
    <w:rsid w:val="00B22124"/>
    <w:rsid w:val="00B23A2E"/>
    <w:rsid w:val="00B24FEF"/>
    <w:rsid w:val="00B25CF3"/>
    <w:rsid w:val="00B26060"/>
    <w:rsid w:val="00B2630F"/>
    <w:rsid w:val="00B265A6"/>
    <w:rsid w:val="00B26C38"/>
    <w:rsid w:val="00B27718"/>
    <w:rsid w:val="00B27C54"/>
    <w:rsid w:val="00B30F3D"/>
    <w:rsid w:val="00B30F75"/>
    <w:rsid w:val="00B31330"/>
    <w:rsid w:val="00B31430"/>
    <w:rsid w:val="00B31D74"/>
    <w:rsid w:val="00B31FA3"/>
    <w:rsid w:val="00B321F1"/>
    <w:rsid w:val="00B3282C"/>
    <w:rsid w:val="00B3392E"/>
    <w:rsid w:val="00B339E2"/>
    <w:rsid w:val="00B34B2D"/>
    <w:rsid w:val="00B34C15"/>
    <w:rsid w:val="00B36317"/>
    <w:rsid w:val="00B36705"/>
    <w:rsid w:val="00B36754"/>
    <w:rsid w:val="00B36D58"/>
    <w:rsid w:val="00B36DE4"/>
    <w:rsid w:val="00B36DF5"/>
    <w:rsid w:val="00B379BC"/>
    <w:rsid w:val="00B40999"/>
    <w:rsid w:val="00B40AB4"/>
    <w:rsid w:val="00B40FB8"/>
    <w:rsid w:val="00B41205"/>
    <w:rsid w:val="00B41C3C"/>
    <w:rsid w:val="00B422AA"/>
    <w:rsid w:val="00B42732"/>
    <w:rsid w:val="00B42FAD"/>
    <w:rsid w:val="00B42FBB"/>
    <w:rsid w:val="00B43478"/>
    <w:rsid w:val="00B44677"/>
    <w:rsid w:val="00B47CBA"/>
    <w:rsid w:val="00B50D9F"/>
    <w:rsid w:val="00B5191B"/>
    <w:rsid w:val="00B52A89"/>
    <w:rsid w:val="00B5473F"/>
    <w:rsid w:val="00B55650"/>
    <w:rsid w:val="00B55F6A"/>
    <w:rsid w:val="00B56079"/>
    <w:rsid w:val="00B56813"/>
    <w:rsid w:val="00B570CC"/>
    <w:rsid w:val="00B57310"/>
    <w:rsid w:val="00B57988"/>
    <w:rsid w:val="00B60918"/>
    <w:rsid w:val="00B60971"/>
    <w:rsid w:val="00B60C50"/>
    <w:rsid w:val="00B60F9C"/>
    <w:rsid w:val="00B61063"/>
    <w:rsid w:val="00B613E7"/>
    <w:rsid w:val="00B61439"/>
    <w:rsid w:val="00B62A9E"/>
    <w:rsid w:val="00B6304E"/>
    <w:rsid w:val="00B64782"/>
    <w:rsid w:val="00B66902"/>
    <w:rsid w:val="00B67871"/>
    <w:rsid w:val="00B7071B"/>
    <w:rsid w:val="00B70C84"/>
    <w:rsid w:val="00B7162D"/>
    <w:rsid w:val="00B71811"/>
    <w:rsid w:val="00B722AB"/>
    <w:rsid w:val="00B72AEE"/>
    <w:rsid w:val="00B735B0"/>
    <w:rsid w:val="00B7405A"/>
    <w:rsid w:val="00B7423D"/>
    <w:rsid w:val="00B756FB"/>
    <w:rsid w:val="00B75901"/>
    <w:rsid w:val="00B76142"/>
    <w:rsid w:val="00B763AB"/>
    <w:rsid w:val="00B76EC1"/>
    <w:rsid w:val="00B7706E"/>
    <w:rsid w:val="00B7719D"/>
    <w:rsid w:val="00B8032E"/>
    <w:rsid w:val="00B80F12"/>
    <w:rsid w:val="00B82030"/>
    <w:rsid w:val="00B82B4B"/>
    <w:rsid w:val="00B838F5"/>
    <w:rsid w:val="00B839E5"/>
    <w:rsid w:val="00B84E6B"/>
    <w:rsid w:val="00B84F6D"/>
    <w:rsid w:val="00B8544A"/>
    <w:rsid w:val="00B86682"/>
    <w:rsid w:val="00B8719C"/>
    <w:rsid w:val="00B87A65"/>
    <w:rsid w:val="00B900A9"/>
    <w:rsid w:val="00B900C0"/>
    <w:rsid w:val="00B9023A"/>
    <w:rsid w:val="00B907C7"/>
    <w:rsid w:val="00B908A5"/>
    <w:rsid w:val="00B909E9"/>
    <w:rsid w:val="00B90F6F"/>
    <w:rsid w:val="00B91FE4"/>
    <w:rsid w:val="00B92577"/>
    <w:rsid w:val="00B92B7E"/>
    <w:rsid w:val="00B94475"/>
    <w:rsid w:val="00B94856"/>
    <w:rsid w:val="00B94E8B"/>
    <w:rsid w:val="00B957AA"/>
    <w:rsid w:val="00B95D47"/>
    <w:rsid w:val="00B97E15"/>
    <w:rsid w:val="00BA12F5"/>
    <w:rsid w:val="00BA237A"/>
    <w:rsid w:val="00BA3056"/>
    <w:rsid w:val="00BA3144"/>
    <w:rsid w:val="00BA3892"/>
    <w:rsid w:val="00BA3E02"/>
    <w:rsid w:val="00BA3E99"/>
    <w:rsid w:val="00BA40B5"/>
    <w:rsid w:val="00BA4D1D"/>
    <w:rsid w:val="00BA5346"/>
    <w:rsid w:val="00BA59A0"/>
    <w:rsid w:val="00BA5BA5"/>
    <w:rsid w:val="00BA5F3F"/>
    <w:rsid w:val="00BA666A"/>
    <w:rsid w:val="00BA6BAA"/>
    <w:rsid w:val="00BA6E3F"/>
    <w:rsid w:val="00BB01B8"/>
    <w:rsid w:val="00BB13DF"/>
    <w:rsid w:val="00BB1DA9"/>
    <w:rsid w:val="00BB2280"/>
    <w:rsid w:val="00BB3684"/>
    <w:rsid w:val="00BB379C"/>
    <w:rsid w:val="00BB73DB"/>
    <w:rsid w:val="00BB7E19"/>
    <w:rsid w:val="00BC091B"/>
    <w:rsid w:val="00BC2E5C"/>
    <w:rsid w:val="00BC2FA1"/>
    <w:rsid w:val="00BC3837"/>
    <w:rsid w:val="00BC3B2C"/>
    <w:rsid w:val="00BC4E5C"/>
    <w:rsid w:val="00BC70D7"/>
    <w:rsid w:val="00BC77C0"/>
    <w:rsid w:val="00BC7BAF"/>
    <w:rsid w:val="00BD1481"/>
    <w:rsid w:val="00BD1CB5"/>
    <w:rsid w:val="00BD2096"/>
    <w:rsid w:val="00BD289F"/>
    <w:rsid w:val="00BD3686"/>
    <w:rsid w:val="00BD3C10"/>
    <w:rsid w:val="00BD4252"/>
    <w:rsid w:val="00BD607B"/>
    <w:rsid w:val="00BD66F5"/>
    <w:rsid w:val="00BD6E97"/>
    <w:rsid w:val="00BD7471"/>
    <w:rsid w:val="00BE12BE"/>
    <w:rsid w:val="00BE279C"/>
    <w:rsid w:val="00BE2B1F"/>
    <w:rsid w:val="00BE3571"/>
    <w:rsid w:val="00BE36D2"/>
    <w:rsid w:val="00BE3E4D"/>
    <w:rsid w:val="00BE5C5B"/>
    <w:rsid w:val="00BE6F38"/>
    <w:rsid w:val="00BE72BA"/>
    <w:rsid w:val="00BE7454"/>
    <w:rsid w:val="00BE7D6C"/>
    <w:rsid w:val="00BF13BA"/>
    <w:rsid w:val="00BF15E5"/>
    <w:rsid w:val="00BF17D8"/>
    <w:rsid w:val="00BF22A7"/>
    <w:rsid w:val="00BF26DB"/>
    <w:rsid w:val="00BF3B49"/>
    <w:rsid w:val="00BF3BD3"/>
    <w:rsid w:val="00BF5193"/>
    <w:rsid w:val="00BF54FD"/>
    <w:rsid w:val="00BF5C7A"/>
    <w:rsid w:val="00BF668F"/>
    <w:rsid w:val="00BF6B0B"/>
    <w:rsid w:val="00BF74B7"/>
    <w:rsid w:val="00BF75DC"/>
    <w:rsid w:val="00BF79F2"/>
    <w:rsid w:val="00C018F0"/>
    <w:rsid w:val="00C02953"/>
    <w:rsid w:val="00C029D5"/>
    <w:rsid w:val="00C03701"/>
    <w:rsid w:val="00C03C6F"/>
    <w:rsid w:val="00C03DE3"/>
    <w:rsid w:val="00C043BB"/>
    <w:rsid w:val="00C04740"/>
    <w:rsid w:val="00C05119"/>
    <w:rsid w:val="00C06262"/>
    <w:rsid w:val="00C070EE"/>
    <w:rsid w:val="00C0720A"/>
    <w:rsid w:val="00C07951"/>
    <w:rsid w:val="00C10243"/>
    <w:rsid w:val="00C110E4"/>
    <w:rsid w:val="00C11B7A"/>
    <w:rsid w:val="00C11F01"/>
    <w:rsid w:val="00C12032"/>
    <w:rsid w:val="00C123CB"/>
    <w:rsid w:val="00C128B8"/>
    <w:rsid w:val="00C1732F"/>
    <w:rsid w:val="00C1741A"/>
    <w:rsid w:val="00C20C4F"/>
    <w:rsid w:val="00C20D09"/>
    <w:rsid w:val="00C213E4"/>
    <w:rsid w:val="00C21D70"/>
    <w:rsid w:val="00C22492"/>
    <w:rsid w:val="00C228F1"/>
    <w:rsid w:val="00C22CFE"/>
    <w:rsid w:val="00C22D9A"/>
    <w:rsid w:val="00C230B1"/>
    <w:rsid w:val="00C24110"/>
    <w:rsid w:val="00C248D7"/>
    <w:rsid w:val="00C24C80"/>
    <w:rsid w:val="00C25C63"/>
    <w:rsid w:val="00C25E1A"/>
    <w:rsid w:val="00C26AD4"/>
    <w:rsid w:val="00C270DC"/>
    <w:rsid w:val="00C27D1D"/>
    <w:rsid w:val="00C27E52"/>
    <w:rsid w:val="00C27ECC"/>
    <w:rsid w:val="00C32146"/>
    <w:rsid w:val="00C3235D"/>
    <w:rsid w:val="00C329AF"/>
    <w:rsid w:val="00C32F0B"/>
    <w:rsid w:val="00C330C1"/>
    <w:rsid w:val="00C33931"/>
    <w:rsid w:val="00C33B01"/>
    <w:rsid w:val="00C34403"/>
    <w:rsid w:val="00C347BA"/>
    <w:rsid w:val="00C353FC"/>
    <w:rsid w:val="00C3555D"/>
    <w:rsid w:val="00C364DB"/>
    <w:rsid w:val="00C36FF0"/>
    <w:rsid w:val="00C40225"/>
    <w:rsid w:val="00C4145D"/>
    <w:rsid w:val="00C439AA"/>
    <w:rsid w:val="00C43E53"/>
    <w:rsid w:val="00C44AE8"/>
    <w:rsid w:val="00C4590A"/>
    <w:rsid w:val="00C461A7"/>
    <w:rsid w:val="00C463E9"/>
    <w:rsid w:val="00C4667F"/>
    <w:rsid w:val="00C46C65"/>
    <w:rsid w:val="00C478F5"/>
    <w:rsid w:val="00C47F9C"/>
    <w:rsid w:val="00C507B0"/>
    <w:rsid w:val="00C51DA0"/>
    <w:rsid w:val="00C524FD"/>
    <w:rsid w:val="00C527C6"/>
    <w:rsid w:val="00C52AA3"/>
    <w:rsid w:val="00C52CC6"/>
    <w:rsid w:val="00C55CD2"/>
    <w:rsid w:val="00C56877"/>
    <w:rsid w:val="00C5708C"/>
    <w:rsid w:val="00C57BE2"/>
    <w:rsid w:val="00C60161"/>
    <w:rsid w:val="00C60245"/>
    <w:rsid w:val="00C60824"/>
    <w:rsid w:val="00C60C5E"/>
    <w:rsid w:val="00C61408"/>
    <w:rsid w:val="00C61486"/>
    <w:rsid w:val="00C62106"/>
    <w:rsid w:val="00C626AB"/>
    <w:rsid w:val="00C63AD8"/>
    <w:rsid w:val="00C65FA0"/>
    <w:rsid w:val="00C66B5C"/>
    <w:rsid w:val="00C66B9D"/>
    <w:rsid w:val="00C67512"/>
    <w:rsid w:val="00C7140E"/>
    <w:rsid w:val="00C71977"/>
    <w:rsid w:val="00C72218"/>
    <w:rsid w:val="00C72A16"/>
    <w:rsid w:val="00C73019"/>
    <w:rsid w:val="00C7460D"/>
    <w:rsid w:val="00C7517D"/>
    <w:rsid w:val="00C7583E"/>
    <w:rsid w:val="00C80FBD"/>
    <w:rsid w:val="00C825E5"/>
    <w:rsid w:val="00C829BE"/>
    <w:rsid w:val="00C82B09"/>
    <w:rsid w:val="00C82B30"/>
    <w:rsid w:val="00C83122"/>
    <w:rsid w:val="00C837EA"/>
    <w:rsid w:val="00C84865"/>
    <w:rsid w:val="00C84EDC"/>
    <w:rsid w:val="00C85EBF"/>
    <w:rsid w:val="00C863FF"/>
    <w:rsid w:val="00C8659E"/>
    <w:rsid w:val="00C86817"/>
    <w:rsid w:val="00C86A6E"/>
    <w:rsid w:val="00C87471"/>
    <w:rsid w:val="00C9095D"/>
    <w:rsid w:val="00C910A6"/>
    <w:rsid w:val="00C91AF3"/>
    <w:rsid w:val="00C91C8B"/>
    <w:rsid w:val="00C91E28"/>
    <w:rsid w:val="00C96C1B"/>
    <w:rsid w:val="00C96E94"/>
    <w:rsid w:val="00CA0EFE"/>
    <w:rsid w:val="00CA14E4"/>
    <w:rsid w:val="00CA15DF"/>
    <w:rsid w:val="00CA1994"/>
    <w:rsid w:val="00CA27E6"/>
    <w:rsid w:val="00CA2B49"/>
    <w:rsid w:val="00CA3CB1"/>
    <w:rsid w:val="00CA42CB"/>
    <w:rsid w:val="00CA485C"/>
    <w:rsid w:val="00CA509E"/>
    <w:rsid w:val="00CA58E4"/>
    <w:rsid w:val="00CA5E2C"/>
    <w:rsid w:val="00CA60B0"/>
    <w:rsid w:val="00CA67BC"/>
    <w:rsid w:val="00CA6E8F"/>
    <w:rsid w:val="00CA71A3"/>
    <w:rsid w:val="00CB00E0"/>
    <w:rsid w:val="00CB0133"/>
    <w:rsid w:val="00CB07F6"/>
    <w:rsid w:val="00CB13CC"/>
    <w:rsid w:val="00CB20C8"/>
    <w:rsid w:val="00CB21F2"/>
    <w:rsid w:val="00CB326A"/>
    <w:rsid w:val="00CB382A"/>
    <w:rsid w:val="00CB3E8B"/>
    <w:rsid w:val="00CB492C"/>
    <w:rsid w:val="00CB4C92"/>
    <w:rsid w:val="00CB4F33"/>
    <w:rsid w:val="00CB4F8D"/>
    <w:rsid w:val="00CB51BB"/>
    <w:rsid w:val="00CB5215"/>
    <w:rsid w:val="00CB74C3"/>
    <w:rsid w:val="00CB7DA5"/>
    <w:rsid w:val="00CB7DFD"/>
    <w:rsid w:val="00CB7E99"/>
    <w:rsid w:val="00CC0101"/>
    <w:rsid w:val="00CC01D4"/>
    <w:rsid w:val="00CC08D9"/>
    <w:rsid w:val="00CC0F5A"/>
    <w:rsid w:val="00CC11F7"/>
    <w:rsid w:val="00CC11F8"/>
    <w:rsid w:val="00CC1781"/>
    <w:rsid w:val="00CC194D"/>
    <w:rsid w:val="00CC1C27"/>
    <w:rsid w:val="00CC1FFF"/>
    <w:rsid w:val="00CC21A4"/>
    <w:rsid w:val="00CC229C"/>
    <w:rsid w:val="00CC2411"/>
    <w:rsid w:val="00CC2F1A"/>
    <w:rsid w:val="00CC2F38"/>
    <w:rsid w:val="00CC341F"/>
    <w:rsid w:val="00CC4C3B"/>
    <w:rsid w:val="00CC5047"/>
    <w:rsid w:val="00CC5D05"/>
    <w:rsid w:val="00CC6811"/>
    <w:rsid w:val="00CC7198"/>
    <w:rsid w:val="00CC74B9"/>
    <w:rsid w:val="00CC7A33"/>
    <w:rsid w:val="00CC7C2A"/>
    <w:rsid w:val="00CC7D94"/>
    <w:rsid w:val="00CD0388"/>
    <w:rsid w:val="00CD0830"/>
    <w:rsid w:val="00CD09DD"/>
    <w:rsid w:val="00CD109B"/>
    <w:rsid w:val="00CD10BC"/>
    <w:rsid w:val="00CD175B"/>
    <w:rsid w:val="00CD19A8"/>
    <w:rsid w:val="00CD265E"/>
    <w:rsid w:val="00CD307F"/>
    <w:rsid w:val="00CD32FE"/>
    <w:rsid w:val="00CD42CB"/>
    <w:rsid w:val="00CD4825"/>
    <w:rsid w:val="00CD4D91"/>
    <w:rsid w:val="00CD54D9"/>
    <w:rsid w:val="00CD5605"/>
    <w:rsid w:val="00CD5C8F"/>
    <w:rsid w:val="00CD6C12"/>
    <w:rsid w:val="00CD6E6C"/>
    <w:rsid w:val="00CD7B1B"/>
    <w:rsid w:val="00CE0394"/>
    <w:rsid w:val="00CE04DD"/>
    <w:rsid w:val="00CE06C8"/>
    <w:rsid w:val="00CE11B8"/>
    <w:rsid w:val="00CE2974"/>
    <w:rsid w:val="00CE3316"/>
    <w:rsid w:val="00CE33C8"/>
    <w:rsid w:val="00CE371F"/>
    <w:rsid w:val="00CE43D7"/>
    <w:rsid w:val="00CE45AD"/>
    <w:rsid w:val="00CE479B"/>
    <w:rsid w:val="00CE4B08"/>
    <w:rsid w:val="00CE5311"/>
    <w:rsid w:val="00CE5777"/>
    <w:rsid w:val="00CE5A6D"/>
    <w:rsid w:val="00CE5B82"/>
    <w:rsid w:val="00CE5D8E"/>
    <w:rsid w:val="00CE5E27"/>
    <w:rsid w:val="00CE607E"/>
    <w:rsid w:val="00CE633D"/>
    <w:rsid w:val="00CE63B0"/>
    <w:rsid w:val="00CE6940"/>
    <w:rsid w:val="00CE6A12"/>
    <w:rsid w:val="00CE6C33"/>
    <w:rsid w:val="00CE70DD"/>
    <w:rsid w:val="00CF05A1"/>
    <w:rsid w:val="00CF1057"/>
    <w:rsid w:val="00CF17BB"/>
    <w:rsid w:val="00CF229D"/>
    <w:rsid w:val="00CF22C9"/>
    <w:rsid w:val="00CF253D"/>
    <w:rsid w:val="00CF2DE0"/>
    <w:rsid w:val="00CF3728"/>
    <w:rsid w:val="00CF379B"/>
    <w:rsid w:val="00CF4195"/>
    <w:rsid w:val="00CF42FD"/>
    <w:rsid w:val="00CF4AFB"/>
    <w:rsid w:val="00CF5398"/>
    <w:rsid w:val="00CF53F3"/>
    <w:rsid w:val="00CF7268"/>
    <w:rsid w:val="00D00131"/>
    <w:rsid w:val="00D01C8C"/>
    <w:rsid w:val="00D022AA"/>
    <w:rsid w:val="00D02346"/>
    <w:rsid w:val="00D02872"/>
    <w:rsid w:val="00D03353"/>
    <w:rsid w:val="00D05494"/>
    <w:rsid w:val="00D05D2E"/>
    <w:rsid w:val="00D05F99"/>
    <w:rsid w:val="00D0651C"/>
    <w:rsid w:val="00D0710A"/>
    <w:rsid w:val="00D07474"/>
    <w:rsid w:val="00D07E62"/>
    <w:rsid w:val="00D10136"/>
    <w:rsid w:val="00D101CC"/>
    <w:rsid w:val="00D108CE"/>
    <w:rsid w:val="00D11137"/>
    <w:rsid w:val="00D13430"/>
    <w:rsid w:val="00D13CC7"/>
    <w:rsid w:val="00D13E5C"/>
    <w:rsid w:val="00D13F95"/>
    <w:rsid w:val="00D15289"/>
    <w:rsid w:val="00D1554C"/>
    <w:rsid w:val="00D155B2"/>
    <w:rsid w:val="00D158D8"/>
    <w:rsid w:val="00D15B55"/>
    <w:rsid w:val="00D16D89"/>
    <w:rsid w:val="00D178AE"/>
    <w:rsid w:val="00D206B1"/>
    <w:rsid w:val="00D20E45"/>
    <w:rsid w:val="00D21628"/>
    <w:rsid w:val="00D2181F"/>
    <w:rsid w:val="00D219CC"/>
    <w:rsid w:val="00D220A3"/>
    <w:rsid w:val="00D2285E"/>
    <w:rsid w:val="00D233BF"/>
    <w:rsid w:val="00D238D6"/>
    <w:rsid w:val="00D244E8"/>
    <w:rsid w:val="00D245E1"/>
    <w:rsid w:val="00D2504C"/>
    <w:rsid w:val="00D2544B"/>
    <w:rsid w:val="00D25C27"/>
    <w:rsid w:val="00D25CB8"/>
    <w:rsid w:val="00D2686E"/>
    <w:rsid w:val="00D271DF"/>
    <w:rsid w:val="00D275F8"/>
    <w:rsid w:val="00D27CD5"/>
    <w:rsid w:val="00D30B39"/>
    <w:rsid w:val="00D30CDB"/>
    <w:rsid w:val="00D30D5A"/>
    <w:rsid w:val="00D3113A"/>
    <w:rsid w:val="00D31521"/>
    <w:rsid w:val="00D32369"/>
    <w:rsid w:val="00D33919"/>
    <w:rsid w:val="00D34476"/>
    <w:rsid w:val="00D355CB"/>
    <w:rsid w:val="00D36177"/>
    <w:rsid w:val="00D369C3"/>
    <w:rsid w:val="00D36AAA"/>
    <w:rsid w:val="00D3753A"/>
    <w:rsid w:val="00D403D1"/>
    <w:rsid w:val="00D41064"/>
    <w:rsid w:val="00D41D06"/>
    <w:rsid w:val="00D4332B"/>
    <w:rsid w:val="00D43ECA"/>
    <w:rsid w:val="00D44415"/>
    <w:rsid w:val="00D445C1"/>
    <w:rsid w:val="00D4520B"/>
    <w:rsid w:val="00D45701"/>
    <w:rsid w:val="00D47227"/>
    <w:rsid w:val="00D476D7"/>
    <w:rsid w:val="00D476E4"/>
    <w:rsid w:val="00D50689"/>
    <w:rsid w:val="00D50F02"/>
    <w:rsid w:val="00D5147F"/>
    <w:rsid w:val="00D51C08"/>
    <w:rsid w:val="00D5245F"/>
    <w:rsid w:val="00D52F06"/>
    <w:rsid w:val="00D53293"/>
    <w:rsid w:val="00D53389"/>
    <w:rsid w:val="00D53734"/>
    <w:rsid w:val="00D54723"/>
    <w:rsid w:val="00D54A64"/>
    <w:rsid w:val="00D5534E"/>
    <w:rsid w:val="00D564AD"/>
    <w:rsid w:val="00D56652"/>
    <w:rsid w:val="00D56684"/>
    <w:rsid w:val="00D573D7"/>
    <w:rsid w:val="00D57424"/>
    <w:rsid w:val="00D5753F"/>
    <w:rsid w:val="00D60153"/>
    <w:rsid w:val="00D628BA"/>
    <w:rsid w:val="00D62DF7"/>
    <w:rsid w:val="00D63639"/>
    <w:rsid w:val="00D63700"/>
    <w:rsid w:val="00D63BF1"/>
    <w:rsid w:val="00D658E2"/>
    <w:rsid w:val="00D66804"/>
    <w:rsid w:val="00D66AAB"/>
    <w:rsid w:val="00D66E65"/>
    <w:rsid w:val="00D701E2"/>
    <w:rsid w:val="00D70DA7"/>
    <w:rsid w:val="00D712F4"/>
    <w:rsid w:val="00D71484"/>
    <w:rsid w:val="00D71541"/>
    <w:rsid w:val="00D71831"/>
    <w:rsid w:val="00D71D54"/>
    <w:rsid w:val="00D721F3"/>
    <w:rsid w:val="00D72909"/>
    <w:rsid w:val="00D729DA"/>
    <w:rsid w:val="00D729EA"/>
    <w:rsid w:val="00D72AF5"/>
    <w:rsid w:val="00D7348D"/>
    <w:rsid w:val="00D7459F"/>
    <w:rsid w:val="00D7557C"/>
    <w:rsid w:val="00D77159"/>
    <w:rsid w:val="00D7763C"/>
    <w:rsid w:val="00D81039"/>
    <w:rsid w:val="00D817B0"/>
    <w:rsid w:val="00D829E8"/>
    <w:rsid w:val="00D82C3E"/>
    <w:rsid w:val="00D8401D"/>
    <w:rsid w:val="00D842F2"/>
    <w:rsid w:val="00D8440E"/>
    <w:rsid w:val="00D8490D"/>
    <w:rsid w:val="00D84C7F"/>
    <w:rsid w:val="00D8707C"/>
    <w:rsid w:val="00D87959"/>
    <w:rsid w:val="00D90B19"/>
    <w:rsid w:val="00D912D7"/>
    <w:rsid w:val="00D91CE3"/>
    <w:rsid w:val="00D91F67"/>
    <w:rsid w:val="00D94BBB"/>
    <w:rsid w:val="00D95D08"/>
    <w:rsid w:val="00D95DF1"/>
    <w:rsid w:val="00D97690"/>
    <w:rsid w:val="00D97F20"/>
    <w:rsid w:val="00DA0EA6"/>
    <w:rsid w:val="00DA2B6C"/>
    <w:rsid w:val="00DA2C8D"/>
    <w:rsid w:val="00DA32F9"/>
    <w:rsid w:val="00DA3421"/>
    <w:rsid w:val="00DA3F71"/>
    <w:rsid w:val="00DA4077"/>
    <w:rsid w:val="00DA4333"/>
    <w:rsid w:val="00DA4A78"/>
    <w:rsid w:val="00DA4BE6"/>
    <w:rsid w:val="00DA4F95"/>
    <w:rsid w:val="00DA5AD8"/>
    <w:rsid w:val="00DA78DC"/>
    <w:rsid w:val="00DB0E53"/>
    <w:rsid w:val="00DB11B5"/>
    <w:rsid w:val="00DB1210"/>
    <w:rsid w:val="00DB1DD7"/>
    <w:rsid w:val="00DB2533"/>
    <w:rsid w:val="00DB2A31"/>
    <w:rsid w:val="00DB348E"/>
    <w:rsid w:val="00DB3A11"/>
    <w:rsid w:val="00DB4124"/>
    <w:rsid w:val="00DB4580"/>
    <w:rsid w:val="00DB45CD"/>
    <w:rsid w:val="00DB4BA8"/>
    <w:rsid w:val="00DB5804"/>
    <w:rsid w:val="00DB5D4E"/>
    <w:rsid w:val="00DB5F29"/>
    <w:rsid w:val="00DB6EDD"/>
    <w:rsid w:val="00DB6FE6"/>
    <w:rsid w:val="00DB7ADC"/>
    <w:rsid w:val="00DB7D3B"/>
    <w:rsid w:val="00DC0159"/>
    <w:rsid w:val="00DC04DD"/>
    <w:rsid w:val="00DC0B1A"/>
    <w:rsid w:val="00DC10E6"/>
    <w:rsid w:val="00DC1794"/>
    <w:rsid w:val="00DC1B24"/>
    <w:rsid w:val="00DC2A0A"/>
    <w:rsid w:val="00DC365A"/>
    <w:rsid w:val="00DC37AC"/>
    <w:rsid w:val="00DC3BF1"/>
    <w:rsid w:val="00DC52BC"/>
    <w:rsid w:val="00DC60E9"/>
    <w:rsid w:val="00DC72EE"/>
    <w:rsid w:val="00DC737F"/>
    <w:rsid w:val="00DC7E5E"/>
    <w:rsid w:val="00DD0951"/>
    <w:rsid w:val="00DD0BE8"/>
    <w:rsid w:val="00DD0CC7"/>
    <w:rsid w:val="00DD11A2"/>
    <w:rsid w:val="00DD1952"/>
    <w:rsid w:val="00DD3223"/>
    <w:rsid w:val="00DD3CDB"/>
    <w:rsid w:val="00DD4561"/>
    <w:rsid w:val="00DD47E0"/>
    <w:rsid w:val="00DD482E"/>
    <w:rsid w:val="00DD509D"/>
    <w:rsid w:val="00DD50A4"/>
    <w:rsid w:val="00DD53A7"/>
    <w:rsid w:val="00DD5DDE"/>
    <w:rsid w:val="00DD637F"/>
    <w:rsid w:val="00DD6395"/>
    <w:rsid w:val="00DD7772"/>
    <w:rsid w:val="00DD7B49"/>
    <w:rsid w:val="00DE11BE"/>
    <w:rsid w:val="00DE1A7B"/>
    <w:rsid w:val="00DE2A6D"/>
    <w:rsid w:val="00DE3308"/>
    <w:rsid w:val="00DE5D86"/>
    <w:rsid w:val="00DE70AF"/>
    <w:rsid w:val="00DE72B3"/>
    <w:rsid w:val="00DE74D0"/>
    <w:rsid w:val="00DE77FD"/>
    <w:rsid w:val="00DF1996"/>
    <w:rsid w:val="00DF1EA3"/>
    <w:rsid w:val="00DF2194"/>
    <w:rsid w:val="00DF21DF"/>
    <w:rsid w:val="00DF2607"/>
    <w:rsid w:val="00DF3654"/>
    <w:rsid w:val="00DF5CC2"/>
    <w:rsid w:val="00DF5EA7"/>
    <w:rsid w:val="00DF67F0"/>
    <w:rsid w:val="00DF689F"/>
    <w:rsid w:val="00DF6F96"/>
    <w:rsid w:val="00DF7AED"/>
    <w:rsid w:val="00E00C13"/>
    <w:rsid w:val="00E00E0F"/>
    <w:rsid w:val="00E01042"/>
    <w:rsid w:val="00E0455E"/>
    <w:rsid w:val="00E047FA"/>
    <w:rsid w:val="00E05611"/>
    <w:rsid w:val="00E07CD5"/>
    <w:rsid w:val="00E109A7"/>
    <w:rsid w:val="00E11324"/>
    <w:rsid w:val="00E11F0B"/>
    <w:rsid w:val="00E11F89"/>
    <w:rsid w:val="00E124A1"/>
    <w:rsid w:val="00E132DB"/>
    <w:rsid w:val="00E140B6"/>
    <w:rsid w:val="00E145BA"/>
    <w:rsid w:val="00E16414"/>
    <w:rsid w:val="00E1698A"/>
    <w:rsid w:val="00E20737"/>
    <w:rsid w:val="00E21BC7"/>
    <w:rsid w:val="00E22B4D"/>
    <w:rsid w:val="00E2375C"/>
    <w:rsid w:val="00E23F1D"/>
    <w:rsid w:val="00E24881"/>
    <w:rsid w:val="00E249D4"/>
    <w:rsid w:val="00E24C90"/>
    <w:rsid w:val="00E25076"/>
    <w:rsid w:val="00E25660"/>
    <w:rsid w:val="00E26B73"/>
    <w:rsid w:val="00E2708D"/>
    <w:rsid w:val="00E2712E"/>
    <w:rsid w:val="00E27B95"/>
    <w:rsid w:val="00E27C32"/>
    <w:rsid w:val="00E304DC"/>
    <w:rsid w:val="00E30A87"/>
    <w:rsid w:val="00E310FA"/>
    <w:rsid w:val="00E315DE"/>
    <w:rsid w:val="00E31BC0"/>
    <w:rsid w:val="00E3336C"/>
    <w:rsid w:val="00E33CA3"/>
    <w:rsid w:val="00E34197"/>
    <w:rsid w:val="00E34DF2"/>
    <w:rsid w:val="00E34E74"/>
    <w:rsid w:val="00E35C37"/>
    <w:rsid w:val="00E35C65"/>
    <w:rsid w:val="00E37147"/>
    <w:rsid w:val="00E377A7"/>
    <w:rsid w:val="00E37B84"/>
    <w:rsid w:val="00E40510"/>
    <w:rsid w:val="00E41A65"/>
    <w:rsid w:val="00E41A66"/>
    <w:rsid w:val="00E426BA"/>
    <w:rsid w:val="00E429C3"/>
    <w:rsid w:val="00E42D07"/>
    <w:rsid w:val="00E4342C"/>
    <w:rsid w:val="00E4429C"/>
    <w:rsid w:val="00E44303"/>
    <w:rsid w:val="00E45EB7"/>
    <w:rsid w:val="00E461ED"/>
    <w:rsid w:val="00E46621"/>
    <w:rsid w:val="00E470BB"/>
    <w:rsid w:val="00E47AA2"/>
    <w:rsid w:val="00E5022A"/>
    <w:rsid w:val="00E503CE"/>
    <w:rsid w:val="00E50EE5"/>
    <w:rsid w:val="00E52A5F"/>
    <w:rsid w:val="00E52ABC"/>
    <w:rsid w:val="00E5377C"/>
    <w:rsid w:val="00E53ABA"/>
    <w:rsid w:val="00E54CA7"/>
    <w:rsid w:val="00E5541F"/>
    <w:rsid w:val="00E55982"/>
    <w:rsid w:val="00E55EC3"/>
    <w:rsid w:val="00E56208"/>
    <w:rsid w:val="00E56943"/>
    <w:rsid w:val="00E56E4E"/>
    <w:rsid w:val="00E57967"/>
    <w:rsid w:val="00E60B0B"/>
    <w:rsid w:val="00E611D0"/>
    <w:rsid w:val="00E614A1"/>
    <w:rsid w:val="00E61717"/>
    <w:rsid w:val="00E619A3"/>
    <w:rsid w:val="00E629AF"/>
    <w:rsid w:val="00E62A2D"/>
    <w:rsid w:val="00E638AE"/>
    <w:rsid w:val="00E64A66"/>
    <w:rsid w:val="00E6515E"/>
    <w:rsid w:val="00E6632A"/>
    <w:rsid w:val="00E6681E"/>
    <w:rsid w:val="00E66E27"/>
    <w:rsid w:val="00E67122"/>
    <w:rsid w:val="00E7023D"/>
    <w:rsid w:val="00E722E6"/>
    <w:rsid w:val="00E72E74"/>
    <w:rsid w:val="00E73536"/>
    <w:rsid w:val="00E735F9"/>
    <w:rsid w:val="00E7484D"/>
    <w:rsid w:val="00E75030"/>
    <w:rsid w:val="00E75808"/>
    <w:rsid w:val="00E75CCB"/>
    <w:rsid w:val="00E76523"/>
    <w:rsid w:val="00E76A78"/>
    <w:rsid w:val="00E77ECE"/>
    <w:rsid w:val="00E811CC"/>
    <w:rsid w:val="00E814E1"/>
    <w:rsid w:val="00E81CB6"/>
    <w:rsid w:val="00E8208F"/>
    <w:rsid w:val="00E82D7E"/>
    <w:rsid w:val="00E84106"/>
    <w:rsid w:val="00E841BF"/>
    <w:rsid w:val="00E8435F"/>
    <w:rsid w:val="00E846CA"/>
    <w:rsid w:val="00E84802"/>
    <w:rsid w:val="00E84BEF"/>
    <w:rsid w:val="00E84D84"/>
    <w:rsid w:val="00E8529D"/>
    <w:rsid w:val="00E86A20"/>
    <w:rsid w:val="00E87A32"/>
    <w:rsid w:val="00E90382"/>
    <w:rsid w:val="00E91309"/>
    <w:rsid w:val="00E91A4B"/>
    <w:rsid w:val="00E92072"/>
    <w:rsid w:val="00E92424"/>
    <w:rsid w:val="00E93E7D"/>
    <w:rsid w:val="00E95351"/>
    <w:rsid w:val="00E955DB"/>
    <w:rsid w:val="00E96A08"/>
    <w:rsid w:val="00E96F6B"/>
    <w:rsid w:val="00E97D25"/>
    <w:rsid w:val="00EA09DF"/>
    <w:rsid w:val="00EA0A5E"/>
    <w:rsid w:val="00EA0B41"/>
    <w:rsid w:val="00EA0BE0"/>
    <w:rsid w:val="00EA1BD7"/>
    <w:rsid w:val="00EA1D7C"/>
    <w:rsid w:val="00EA24E6"/>
    <w:rsid w:val="00EA3AC2"/>
    <w:rsid w:val="00EA40B3"/>
    <w:rsid w:val="00EA4EA5"/>
    <w:rsid w:val="00EA52F8"/>
    <w:rsid w:val="00EA5DF3"/>
    <w:rsid w:val="00EA5EE2"/>
    <w:rsid w:val="00EA65E6"/>
    <w:rsid w:val="00EA6A86"/>
    <w:rsid w:val="00EA78F0"/>
    <w:rsid w:val="00EB0261"/>
    <w:rsid w:val="00EB0A1C"/>
    <w:rsid w:val="00EB0E4C"/>
    <w:rsid w:val="00EB21F1"/>
    <w:rsid w:val="00EB2A78"/>
    <w:rsid w:val="00EB2D6E"/>
    <w:rsid w:val="00EB2F2A"/>
    <w:rsid w:val="00EB2FA6"/>
    <w:rsid w:val="00EB2FFE"/>
    <w:rsid w:val="00EB5508"/>
    <w:rsid w:val="00EB60C2"/>
    <w:rsid w:val="00EB64BA"/>
    <w:rsid w:val="00EB6E6C"/>
    <w:rsid w:val="00EB724F"/>
    <w:rsid w:val="00EB7402"/>
    <w:rsid w:val="00EC06F9"/>
    <w:rsid w:val="00EC11F9"/>
    <w:rsid w:val="00EC15AA"/>
    <w:rsid w:val="00EC22BF"/>
    <w:rsid w:val="00EC2575"/>
    <w:rsid w:val="00EC2D94"/>
    <w:rsid w:val="00EC3674"/>
    <w:rsid w:val="00EC3848"/>
    <w:rsid w:val="00EC3D7F"/>
    <w:rsid w:val="00EC492D"/>
    <w:rsid w:val="00EC4AA4"/>
    <w:rsid w:val="00EC4CA6"/>
    <w:rsid w:val="00EC4E9C"/>
    <w:rsid w:val="00EC5B19"/>
    <w:rsid w:val="00EC7A97"/>
    <w:rsid w:val="00ED2C37"/>
    <w:rsid w:val="00ED35BE"/>
    <w:rsid w:val="00ED3F05"/>
    <w:rsid w:val="00ED43A3"/>
    <w:rsid w:val="00ED4784"/>
    <w:rsid w:val="00ED559D"/>
    <w:rsid w:val="00ED5C35"/>
    <w:rsid w:val="00ED63CA"/>
    <w:rsid w:val="00ED6CD5"/>
    <w:rsid w:val="00ED708C"/>
    <w:rsid w:val="00ED70E7"/>
    <w:rsid w:val="00ED7131"/>
    <w:rsid w:val="00ED767D"/>
    <w:rsid w:val="00ED7B68"/>
    <w:rsid w:val="00ED7BEB"/>
    <w:rsid w:val="00EE0131"/>
    <w:rsid w:val="00EE14B7"/>
    <w:rsid w:val="00EE238D"/>
    <w:rsid w:val="00EE24C6"/>
    <w:rsid w:val="00EE2D37"/>
    <w:rsid w:val="00EE326F"/>
    <w:rsid w:val="00EE33BC"/>
    <w:rsid w:val="00EE34DA"/>
    <w:rsid w:val="00EE52E8"/>
    <w:rsid w:val="00EE5D5A"/>
    <w:rsid w:val="00EE6635"/>
    <w:rsid w:val="00EE7610"/>
    <w:rsid w:val="00EF0DEF"/>
    <w:rsid w:val="00EF0E19"/>
    <w:rsid w:val="00EF21A4"/>
    <w:rsid w:val="00EF289F"/>
    <w:rsid w:val="00EF2A49"/>
    <w:rsid w:val="00EF314A"/>
    <w:rsid w:val="00EF4DB8"/>
    <w:rsid w:val="00EF4E07"/>
    <w:rsid w:val="00EF56A1"/>
    <w:rsid w:val="00EF61EF"/>
    <w:rsid w:val="00EF6607"/>
    <w:rsid w:val="00EF66D6"/>
    <w:rsid w:val="00EF798B"/>
    <w:rsid w:val="00F0030A"/>
    <w:rsid w:val="00F007BC"/>
    <w:rsid w:val="00F00F6D"/>
    <w:rsid w:val="00F01AC2"/>
    <w:rsid w:val="00F02AFD"/>
    <w:rsid w:val="00F02BE0"/>
    <w:rsid w:val="00F040C2"/>
    <w:rsid w:val="00F04452"/>
    <w:rsid w:val="00F04C86"/>
    <w:rsid w:val="00F072C5"/>
    <w:rsid w:val="00F077B6"/>
    <w:rsid w:val="00F1009E"/>
    <w:rsid w:val="00F101F1"/>
    <w:rsid w:val="00F10E9F"/>
    <w:rsid w:val="00F1185F"/>
    <w:rsid w:val="00F11EF8"/>
    <w:rsid w:val="00F11FE2"/>
    <w:rsid w:val="00F130A7"/>
    <w:rsid w:val="00F13647"/>
    <w:rsid w:val="00F13823"/>
    <w:rsid w:val="00F169A4"/>
    <w:rsid w:val="00F170D9"/>
    <w:rsid w:val="00F17CB6"/>
    <w:rsid w:val="00F2116E"/>
    <w:rsid w:val="00F2156A"/>
    <w:rsid w:val="00F219CB"/>
    <w:rsid w:val="00F21ECA"/>
    <w:rsid w:val="00F21FC2"/>
    <w:rsid w:val="00F22202"/>
    <w:rsid w:val="00F22BDC"/>
    <w:rsid w:val="00F2315D"/>
    <w:rsid w:val="00F23842"/>
    <w:rsid w:val="00F23A61"/>
    <w:rsid w:val="00F241E4"/>
    <w:rsid w:val="00F24F9B"/>
    <w:rsid w:val="00F25A68"/>
    <w:rsid w:val="00F26701"/>
    <w:rsid w:val="00F267ED"/>
    <w:rsid w:val="00F26A75"/>
    <w:rsid w:val="00F274A9"/>
    <w:rsid w:val="00F30FA8"/>
    <w:rsid w:val="00F32246"/>
    <w:rsid w:val="00F32272"/>
    <w:rsid w:val="00F3229F"/>
    <w:rsid w:val="00F32341"/>
    <w:rsid w:val="00F32A44"/>
    <w:rsid w:val="00F32B1B"/>
    <w:rsid w:val="00F32B2F"/>
    <w:rsid w:val="00F33012"/>
    <w:rsid w:val="00F34218"/>
    <w:rsid w:val="00F34689"/>
    <w:rsid w:val="00F35A1D"/>
    <w:rsid w:val="00F36CBF"/>
    <w:rsid w:val="00F37409"/>
    <w:rsid w:val="00F37505"/>
    <w:rsid w:val="00F3758D"/>
    <w:rsid w:val="00F40C9C"/>
    <w:rsid w:val="00F41557"/>
    <w:rsid w:val="00F41577"/>
    <w:rsid w:val="00F4184A"/>
    <w:rsid w:val="00F41CF2"/>
    <w:rsid w:val="00F41D44"/>
    <w:rsid w:val="00F42307"/>
    <w:rsid w:val="00F43964"/>
    <w:rsid w:val="00F43AD8"/>
    <w:rsid w:val="00F43DDC"/>
    <w:rsid w:val="00F43EF2"/>
    <w:rsid w:val="00F443AF"/>
    <w:rsid w:val="00F448AE"/>
    <w:rsid w:val="00F4496E"/>
    <w:rsid w:val="00F44D15"/>
    <w:rsid w:val="00F45597"/>
    <w:rsid w:val="00F45E0A"/>
    <w:rsid w:val="00F47472"/>
    <w:rsid w:val="00F47AEE"/>
    <w:rsid w:val="00F47B07"/>
    <w:rsid w:val="00F47F58"/>
    <w:rsid w:val="00F501EF"/>
    <w:rsid w:val="00F50E91"/>
    <w:rsid w:val="00F51234"/>
    <w:rsid w:val="00F531BD"/>
    <w:rsid w:val="00F533E4"/>
    <w:rsid w:val="00F5349A"/>
    <w:rsid w:val="00F53E49"/>
    <w:rsid w:val="00F54FD8"/>
    <w:rsid w:val="00F55A15"/>
    <w:rsid w:val="00F56FC6"/>
    <w:rsid w:val="00F5764F"/>
    <w:rsid w:val="00F60570"/>
    <w:rsid w:val="00F6070C"/>
    <w:rsid w:val="00F60986"/>
    <w:rsid w:val="00F60A11"/>
    <w:rsid w:val="00F61E50"/>
    <w:rsid w:val="00F62D25"/>
    <w:rsid w:val="00F62E64"/>
    <w:rsid w:val="00F63D62"/>
    <w:rsid w:val="00F64DC1"/>
    <w:rsid w:val="00F655BE"/>
    <w:rsid w:val="00F6590C"/>
    <w:rsid w:val="00F66D1E"/>
    <w:rsid w:val="00F66F00"/>
    <w:rsid w:val="00F67015"/>
    <w:rsid w:val="00F67BFE"/>
    <w:rsid w:val="00F7184E"/>
    <w:rsid w:val="00F71FA5"/>
    <w:rsid w:val="00F720B7"/>
    <w:rsid w:val="00F72224"/>
    <w:rsid w:val="00F72262"/>
    <w:rsid w:val="00F731E3"/>
    <w:rsid w:val="00F733E9"/>
    <w:rsid w:val="00F744AF"/>
    <w:rsid w:val="00F74862"/>
    <w:rsid w:val="00F74D18"/>
    <w:rsid w:val="00F75A52"/>
    <w:rsid w:val="00F76444"/>
    <w:rsid w:val="00F766FF"/>
    <w:rsid w:val="00F77269"/>
    <w:rsid w:val="00F81243"/>
    <w:rsid w:val="00F81607"/>
    <w:rsid w:val="00F8283A"/>
    <w:rsid w:val="00F82D2B"/>
    <w:rsid w:val="00F83368"/>
    <w:rsid w:val="00F83402"/>
    <w:rsid w:val="00F83D25"/>
    <w:rsid w:val="00F84206"/>
    <w:rsid w:val="00F84B90"/>
    <w:rsid w:val="00F85201"/>
    <w:rsid w:val="00F86300"/>
    <w:rsid w:val="00F8757E"/>
    <w:rsid w:val="00F903DA"/>
    <w:rsid w:val="00F916A4"/>
    <w:rsid w:val="00F91A91"/>
    <w:rsid w:val="00F9275F"/>
    <w:rsid w:val="00F92C87"/>
    <w:rsid w:val="00F9352A"/>
    <w:rsid w:val="00F93777"/>
    <w:rsid w:val="00F93D04"/>
    <w:rsid w:val="00F94060"/>
    <w:rsid w:val="00F949B0"/>
    <w:rsid w:val="00F949E2"/>
    <w:rsid w:val="00F94B03"/>
    <w:rsid w:val="00F950D4"/>
    <w:rsid w:val="00F95E39"/>
    <w:rsid w:val="00F95ECF"/>
    <w:rsid w:val="00F96525"/>
    <w:rsid w:val="00F96985"/>
    <w:rsid w:val="00F974B9"/>
    <w:rsid w:val="00F979A1"/>
    <w:rsid w:val="00FA0360"/>
    <w:rsid w:val="00FA0D02"/>
    <w:rsid w:val="00FA150D"/>
    <w:rsid w:val="00FA2921"/>
    <w:rsid w:val="00FA2BD3"/>
    <w:rsid w:val="00FA2C88"/>
    <w:rsid w:val="00FA2CE9"/>
    <w:rsid w:val="00FA3562"/>
    <w:rsid w:val="00FA3B1A"/>
    <w:rsid w:val="00FA462D"/>
    <w:rsid w:val="00FA50D4"/>
    <w:rsid w:val="00FA5B03"/>
    <w:rsid w:val="00FA5C00"/>
    <w:rsid w:val="00FA641E"/>
    <w:rsid w:val="00FA6C06"/>
    <w:rsid w:val="00FA6FAA"/>
    <w:rsid w:val="00FB05D1"/>
    <w:rsid w:val="00FB1C46"/>
    <w:rsid w:val="00FB1DF1"/>
    <w:rsid w:val="00FB2C0B"/>
    <w:rsid w:val="00FB3308"/>
    <w:rsid w:val="00FB3AC2"/>
    <w:rsid w:val="00FB3F06"/>
    <w:rsid w:val="00FB4AAB"/>
    <w:rsid w:val="00FB5831"/>
    <w:rsid w:val="00FB5B38"/>
    <w:rsid w:val="00FB60B0"/>
    <w:rsid w:val="00FB6339"/>
    <w:rsid w:val="00FB645F"/>
    <w:rsid w:val="00FB766F"/>
    <w:rsid w:val="00FC1AEE"/>
    <w:rsid w:val="00FC2BCD"/>
    <w:rsid w:val="00FC32C9"/>
    <w:rsid w:val="00FC37B1"/>
    <w:rsid w:val="00FC3A1E"/>
    <w:rsid w:val="00FC4BCC"/>
    <w:rsid w:val="00FC4C22"/>
    <w:rsid w:val="00FC5242"/>
    <w:rsid w:val="00FC5DE6"/>
    <w:rsid w:val="00FC657D"/>
    <w:rsid w:val="00FC759B"/>
    <w:rsid w:val="00FC7853"/>
    <w:rsid w:val="00FC789A"/>
    <w:rsid w:val="00FD09B6"/>
    <w:rsid w:val="00FD118D"/>
    <w:rsid w:val="00FD2332"/>
    <w:rsid w:val="00FD2412"/>
    <w:rsid w:val="00FD277A"/>
    <w:rsid w:val="00FD2A36"/>
    <w:rsid w:val="00FD2D8A"/>
    <w:rsid w:val="00FD4CB0"/>
    <w:rsid w:val="00FD505E"/>
    <w:rsid w:val="00FD554A"/>
    <w:rsid w:val="00FD588D"/>
    <w:rsid w:val="00FD68FB"/>
    <w:rsid w:val="00FD729D"/>
    <w:rsid w:val="00FE0546"/>
    <w:rsid w:val="00FE1817"/>
    <w:rsid w:val="00FE1829"/>
    <w:rsid w:val="00FE3915"/>
    <w:rsid w:val="00FE4FC9"/>
    <w:rsid w:val="00FE5715"/>
    <w:rsid w:val="00FE5FD2"/>
    <w:rsid w:val="00FE7058"/>
    <w:rsid w:val="00FF0035"/>
    <w:rsid w:val="00FF0DCB"/>
    <w:rsid w:val="00FF14FE"/>
    <w:rsid w:val="00FF1505"/>
    <w:rsid w:val="00FF2871"/>
    <w:rsid w:val="00FF3BD3"/>
    <w:rsid w:val="00FF4112"/>
    <w:rsid w:val="00FF436E"/>
    <w:rsid w:val="00FF4D46"/>
    <w:rsid w:val="00FF5D0D"/>
    <w:rsid w:val="00FF5D44"/>
    <w:rsid w:val="00FF6249"/>
    <w:rsid w:val="00FF633A"/>
    <w:rsid w:val="00FF6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7650"/>
    <w:rPr>
      <w:color w:val="0000FF" w:themeColor="hyperlink"/>
      <w:u w:val="single"/>
    </w:rPr>
  </w:style>
  <w:style w:type="paragraph" w:styleId="BalloonText">
    <w:name w:val="Balloon Text"/>
    <w:basedOn w:val="Normal"/>
    <w:link w:val="BalloonTextChar"/>
    <w:uiPriority w:val="99"/>
    <w:semiHidden/>
    <w:unhideWhenUsed/>
    <w:rsid w:val="00385B05"/>
    <w:rPr>
      <w:rFonts w:ascii="Tahoma" w:hAnsi="Tahoma" w:cs="Tahoma"/>
      <w:sz w:val="16"/>
      <w:szCs w:val="16"/>
    </w:rPr>
  </w:style>
  <w:style w:type="character" w:customStyle="1" w:styleId="BalloonTextChar">
    <w:name w:val="Balloon Text Char"/>
    <w:basedOn w:val="DefaultParagraphFont"/>
    <w:link w:val="BalloonText"/>
    <w:uiPriority w:val="99"/>
    <w:semiHidden/>
    <w:rsid w:val="00385B0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7650"/>
    <w:rPr>
      <w:color w:val="0000FF" w:themeColor="hyperlink"/>
      <w:u w:val="single"/>
    </w:rPr>
  </w:style>
  <w:style w:type="paragraph" w:styleId="BalloonText">
    <w:name w:val="Balloon Text"/>
    <w:basedOn w:val="Normal"/>
    <w:link w:val="BalloonTextChar"/>
    <w:uiPriority w:val="99"/>
    <w:semiHidden/>
    <w:unhideWhenUsed/>
    <w:rsid w:val="00385B05"/>
    <w:rPr>
      <w:rFonts w:ascii="Tahoma" w:hAnsi="Tahoma" w:cs="Tahoma"/>
      <w:sz w:val="16"/>
      <w:szCs w:val="16"/>
    </w:rPr>
  </w:style>
  <w:style w:type="character" w:customStyle="1" w:styleId="BalloonTextChar">
    <w:name w:val="Balloon Text Char"/>
    <w:basedOn w:val="DefaultParagraphFont"/>
    <w:link w:val="BalloonText"/>
    <w:uiPriority w:val="99"/>
    <w:semiHidden/>
    <w:rsid w:val="00385B0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807</Words>
  <Characters>460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ja</dc:creator>
  <cp:lastModifiedBy>Caroline</cp:lastModifiedBy>
  <cp:revision>2</cp:revision>
  <dcterms:created xsi:type="dcterms:W3CDTF">2014-02-25T19:40:00Z</dcterms:created>
  <dcterms:modified xsi:type="dcterms:W3CDTF">2014-02-25T19:40:00Z</dcterms:modified>
</cp:coreProperties>
</file>